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3CF6" w:rsidRPr="00EB3684" w:rsidRDefault="007C1E7C" w:rsidP="00E21A06">
      <w:pPr>
        <w:jc w:val="center"/>
      </w:pPr>
      <w:r w:rsidRPr="00EB3684">
        <w:t xml:space="preserve"> </w:t>
      </w:r>
    </w:p>
    <w:p w:rsidR="00CE3CF6" w:rsidRPr="00EB3684" w:rsidRDefault="00CE3CF6" w:rsidP="00E21A06">
      <w:pPr>
        <w:jc w:val="center"/>
      </w:pPr>
    </w:p>
    <w:p w:rsidR="00CE3CF6" w:rsidRPr="00EB3684" w:rsidRDefault="00CE3CF6" w:rsidP="00E21A06">
      <w:pPr>
        <w:jc w:val="center"/>
      </w:pPr>
    </w:p>
    <w:p w:rsidR="00CE3CF6" w:rsidRPr="00EB3684" w:rsidRDefault="00CE3CF6" w:rsidP="00E21A06">
      <w:pPr>
        <w:jc w:val="center"/>
      </w:pPr>
    </w:p>
    <w:p w:rsidR="00CE3CF6" w:rsidRPr="00EB3684" w:rsidRDefault="00CE3CF6" w:rsidP="00E21A06">
      <w:pPr>
        <w:jc w:val="center"/>
      </w:pPr>
    </w:p>
    <w:p w:rsidR="00CE3CF6" w:rsidRPr="00EB3684" w:rsidRDefault="00CE3CF6" w:rsidP="00E21A06">
      <w:pPr>
        <w:jc w:val="center"/>
      </w:pPr>
    </w:p>
    <w:p w:rsidR="00B76BCE" w:rsidRPr="00EB3684" w:rsidRDefault="00C81180" w:rsidP="00E21A06">
      <w:pPr>
        <w:jc w:val="center"/>
        <w:rPr>
          <w:b/>
          <w:sz w:val="28"/>
        </w:rPr>
      </w:pPr>
      <w:r w:rsidRPr="00EB3684">
        <w:rPr>
          <w:b/>
          <w:sz w:val="28"/>
        </w:rPr>
        <w:t xml:space="preserve">Structural </w:t>
      </w:r>
      <w:r w:rsidR="00FC5CE1" w:rsidRPr="00EB3684">
        <w:rPr>
          <w:b/>
          <w:sz w:val="28"/>
        </w:rPr>
        <w:t>characterization</w:t>
      </w:r>
      <w:r w:rsidRPr="00EB3684">
        <w:rPr>
          <w:b/>
          <w:sz w:val="28"/>
        </w:rPr>
        <w:t xml:space="preserve"> </w:t>
      </w:r>
      <w:r w:rsidR="00325AA1" w:rsidRPr="00EB3684">
        <w:rPr>
          <w:b/>
          <w:sz w:val="28"/>
        </w:rPr>
        <w:t>of the linked</w:t>
      </w:r>
      <w:r w:rsidR="00E21A06" w:rsidRPr="00EB3684">
        <w:rPr>
          <w:b/>
          <w:sz w:val="28"/>
        </w:rPr>
        <w:t xml:space="preserve"> NS2B-NS3 protease</w:t>
      </w:r>
      <w:r w:rsidRPr="00EB3684">
        <w:rPr>
          <w:b/>
          <w:sz w:val="28"/>
        </w:rPr>
        <w:t xml:space="preserve"> </w:t>
      </w:r>
      <w:r w:rsidR="00FC5CE1" w:rsidRPr="00EB3684">
        <w:rPr>
          <w:b/>
          <w:sz w:val="28"/>
        </w:rPr>
        <w:t>of Zika virus</w:t>
      </w:r>
      <w:r w:rsidR="00A23616" w:rsidRPr="00EB3684">
        <w:rPr>
          <w:b/>
          <w:sz w:val="28"/>
        </w:rPr>
        <w:t xml:space="preserve"> </w:t>
      </w:r>
    </w:p>
    <w:p w:rsidR="00CE3CF6" w:rsidRPr="00EB3684" w:rsidRDefault="00CE3CF6" w:rsidP="00CE3CF6">
      <w:pPr>
        <w:pStyle w:val="Head"/>
        <w:rPr>
          <w:rFonts w:asciiTheme="minorHAnsi" w:hAnsiTheme="minorHAnsi"/>
          <w:b w:val="0"/>
          <w:bCs w:val="0"/>
          <w:sz w:val="22"/>
          <w:szCs w:val="22"/>
        </w:rPr>
      </w:pPr>
    </w:p>
    <w:p w:rsidR="00271CC8" w:rsidRPr="00EB3684" w:rsidRDefault="00271CC8" w:rsidP="00CE3CF6">
      <w:pPr>
        <w:pStyle w:val="Head"/>
        <w:rPr>
          <w:rFonts w:asciiTheme="minorHAnsi" w:hAnsiTheme="minorHAnsi"/>
          <w:b w:val="0"/>
          <w:bCs w:val="0"/>
          <w:sz w:val="22"/>
          <w:szCs w:val="22"/>
        </w:rPr>
      </w:pPr>
    </w:p>
    <w:p w:rsidR="00CE3CF6" w:rsidRPr="00EB3684" w:rsidRDefault="00CE3CF6" w:rsidP="00CE3CF6">
      <w:pPr>
        <w:pStyle w:val="Head"/>
        <w:rPr>
          <w:rFonts w:asciiTheme="minorHAnsi" w:hAnsiTheme="minorHAnsi"/>
          <w:b w:val="0"/>
          <w:bCs w:val="0"/>
          <w:sz w:val="22"/>
          <w:szCs w:val="22"/>
        </w:rPr>
      </w:pPr>
      <w:r w:rsidRPr="00EB3684">
        <w:rPr>
          <w:rFonts w:asciiTheme="minorHAnsi" w:hAnsiTheme="minorHAnsi"/>
          <w:b w:val="0"/>
          <w:bCs w:val="0"/>
          <w:sz w:val="22"/>
          <w:szCs w:val="22"/>
        </w:rPr>
        <w:t>Yan Li</w:t>
      </w:r>
      <w:r w:rsidRPr="00EB3684">
        <w:rPr>
          <w:rFonts w:asciiTheme="minorHAnsi" w:hAnsiTheme="minorHAnsi"/>
          <w:b w:val="0"/>
          <w:bCs w:val="0"/>
          <w:sz w:val="22"/>
          <w:szCs w:val="22"/>
          <w:vertAlign w:val="superscript"/>
        </w:rPr>
        <w:t>1</w:t>
      </w:r>
      <w:r w:rsidRPr="00EB3684">
        <w:rPr>
          <w:rFonts w:asciiTheme="minorHAnsi" w:hAnsiTheme="minorHAnsi"/>
          <w:b w:val="0"/>
          <w:bCs w:val="0"/>
          <w:sz w:val="22"/>
          <w:szCs w:val="22"/>
        </w:rPr>
        <w:t xml:space="preserve">, </w:t>
      </w:r>
      <w:proofErr w:type="spellStart"/>
      <w:r w:rsidR="00BD508C" w:rsidRPr="00EB3684">
        <w:rPr>
          <w:rFonts w:asciiTheme="minorHAnsi" w:hAnsiTheme="minorHAnsi"/>
          <w:b w:val="0"/>
          <w:bCs w:val="0"/>
          <w:sz w:val="22"/>
          <w:szCs w:val="22"/>
        </w:rPr>
        <w:t>Wint</w:t>
      </w:r>
      <w:proofErr w:type="spellEnd"/>
      <w:r w:rsidR="00BD508C" w:rsidRPr="00EB3684">
        <w:rPr>
          <w:rFonts w:asciiTheme="minorHAnsi" w:hAnsiTheme="minorHAnsi"/>
          <w:b w:val="0"/>
          <w:bCs w:val="0"/>
          <w:sz w:val="22"/>
          <w:szCs w:val="22"/>
        </w:rPr>
        <w:t xml:space="preserve"> </w:t>
      </w:r>
      <w:proofErr w:type="spellStart"/>
      <w:r w:rsidR="00BD508C" w:rsidRPr="00EB3684">
        <w:rPr>
          <w:rFonts w:asciiTheme="minorHAnsi" w:hAnsiTheme="minorHAnsi"/>
          <w:b w:val="0"/>
          <w:bCs w:val="0"/>
          <w:sz w:val="22"/>
          <w:szCs w:val="22"/>
        </w:rPr>
        <w:t>Wint</w:t>
      </w:r>
      <w:proofErr w:type="spellEnd"/>
      <w:r w:rsidR="00BD508C" w:rsidRPr="00EB3684">
        <w:rPr>
          <w:rFonts w:asciiTheme="minorHAnsi" w:hAnsiTheme="minorHAnsi"/>
          <w:b w:val="0"/>
          <w:bCs w:val="0"/>
          <w:sz w:val="22"/>
          <w:szCs w:val="22"/>
        </w:rPr>
        <w:t xml:space="preserve"> Phoo</w:t>
      </w:r>
      <w:r w:rsidR="00BD508C" w:rsidRPr="00EB3684">
        <w:rPr>
          <w:rFonts w:asciiTheme="minorHAnsi" w:hAnsiTheme="minorHAnsi"/>
          <w:b w:val="0"/>
          <w:bCs w:val="0"/>
          <w:sz w:val="22"/>
          <w:szCs w:val="22"/>
          <w:vertAlign w:val="superscript"/>
        </w:rPr>
        <w:t>2,3,4</w:t>
      </w:r>
      <w:r w:rsidR="00BD508C" w:rsidRPr="00EB3684">
        <w:rPr>
          <w:rFonts w:asciiTheme="minorHAnsi" w:hAnsiTheme="minorHAnsi"/>
          <w:b w:val="0"/>
          <w:bCs w:val="0"/>
          <w:sz w:val="22"/>
          <w:szCs w:val="22"/>
        </w:rPr>
        <w:t xml:space="preserve">, </w:t>
      </w:r>
      <w:r w:rsidR="00A10721" w:rsidRPr="00EB3684">
        <w:rPr>
          <w:rFonts w:asciiTheme="minorHAnsi" w:hAnsiTheme="minorHAnsi"/>
          <w:b w:val="0"/>
          <w:bCs w:val="0"/>
          <w:sz w:val="22"/>
          <w:szCs w:val="22"/>
        </w:rPr>
        <w:t>Ying Ru Loh</w:t>
      </w:r>
      <w:r w:rsidR="00A10721" w:rsidRPr="00EB3684">
        <w:rPr>
          <w:rFonts w:asciiTheme="minorHAnsi" w:hAnsiTheme="minorHAnsi"/>
          <w:b w:val="0"/>
          <w:bCs w:val="0"/>
          <w:sz w:val="22"/>
          <w:szCs w:val="22"/>
          <w:vertAlign w:val="superscript"/>
        </w:rPr>
        <w:t>1</w:t>
      </w:r>
      <w:r w:rsidR="00A10721" w:rsidRPr="00EB3684">
        <w:rPr>
          <w:rFonts w:asciiTheme="minorHAnsi" w:hAnsiTheme="minorHAnsi"/>
          <w:b w:val="0"/>
          <w:bCs w:val="0"/>
          <w:sz w:val="22"/>
          <w:szCs w:val="22"/>
        </w:rPr>
        <w:t xml:space="preserve">, </w:t>
      </w:r>
      <w:r w:rsidR="00BD508C" w:rsidRPr="00EB3684">
        <w:rPr>
          <w:rFonts w:asciiTheme="minorHAnsi" w:hAnsiTheme="minorHAnsi"/>
          <w:b w:val="0"/>
          <w:bCs w:val="0"/>
          <w:sz w:val="22"/>
          <w:szCs w:val="22"/>
        </w:rPr>
        <w:t>Zhenzhen Zhang</w:t>
      </w:r>
      <w:r w:rsidR="00BD508C" w:rsidRPr="00EB3684">
        <w:rPr>
          <w:rFonts w:asciiTheme="minorHAnsi" w:hAnsiTheme="minorHAnsi"/>
          <w:b w:val="0"/>
          <w:bCs w:val="0"/>
          <w:sz w:val="22"/>
          <w:szCs w:val="22"/>
          <w:vertAlign w:val="superscript"/>
        </w:rPr>
        <w:t>2,3</w:t>
      </w:r>
      <w:r w:rsidR="00BD508C" w:rsidRPr="00EB3684">
        <w:rPr>
          <w:rFonts w:asciiTheme="minorHAnsi" w:hAnsiTheme="minorHAnsi"/>
          <w:b w:val="0"/>
          <w:bCs w:val="0"/>
          <w:sz w:val="22"/>
          <w:szCs w:val="22"/>
        </w:rPr>
        <w:t xml:space="preserve">, </w:t>
      </w:r>
      <w:r w:rsidR="00D8713F" w:rsidRPr="00EB3684">
        <w:rPr>
          <w:rFonts w:asciiTheme="minorHAnsi" w:hAnsiTheme="minorHAnsi"/>
          <w:b w:val="0"/>
          <w:bCs w:val="0"/>
          <w:sz w:val="22"/>
          <w:szCs w:val="22"/>
        </w:rPr>
        <w:t>Elizabeth Yihui Ng</w:t>
      </w:r>
      <w:r w:rsidR="00D8713F" w:rsidRPr="00EB3684">
        <w:rPr>
          <w:rFonts w:asciiTheme="minorHAnsi" w:hAnsiTheme="minorHAnsi"/>
          <w:b w:val="0"/>
          <w:bCs w:val="0"/>
          <w:sz w:val="22"/>
          <w:szCs w:val="22"/>
          <w:vertAlign w:val="superscript"/>
        </w:rPr>
        <w:t>1</w:t>
      </w:r>
      <w:r w:rsidR="00D8713F" w:rsidRPr="00EB3684">
        <w:rPr>
          <w:rFonts w:asciiTheme="minorHAnsi" w:hAnsiTheme="minorHAnsi"/>
          <w:b w:val="0"/>
          <w:bCs w:val="0"/>
          <w:sz w:val="22"/>
          <w:szCs w:val="22"/>
        </w:rPr>
        <w:t xml:space="preserve">, </w:t>
      </w:r>
      <w:r w:rsidRPr="00EB3684">
        <w:rPr>
          <w:rFonts w:asciiTheme="minorHAnsi" w:hAnsiTheme="minorHAnsi"/>
          <w:b w:val="0"/>
          <w:bCs w:val="0"/>
          <w:sz w:val="22"/>
          <w:szCs w:val="22"/>
        </w:rPr>
        <w:t>Weiling Wang</w:t>
      </w:r>
      <w:r w:rsidRPr="00EB3684">
        <w:rPr>
          <w:rFonts w:asciiTheme="minorHAnsi" w:hAnsiTheme="minorHAnsi"/>
          <w:b w:val="0"/>
          <w:bCs w:val="0"/>
          <w:sz w:val="22"/>
          <w:szCs w:val="22"/>
          <w:vertAlign w:val="superscript"/>
        </w:rPr>
        <w:t>1</w:t>
      </w:r>
      <w:r w:rsidRPr="00EB3684">
        <w:rPr>
          <w:rFonts w:asciiTheme="minorHAnsi" w:hAnsiTheme="minorHAnsi"/>
          <w:b w:val="0"/>
          <w:bCs w:val="0"/>
          <w:sz w:val="22"/>
          <w:szCs w:val="22"/>
        </w:rPr>
        <w:t>, Thomas H. Keller</w:t>
      </w:r>
      <w:r w:rsidRPr="00EB3684">
        <w:rPr>
          <w:rFonts w:asciiTheme="minorHAnsi" w:hAnsiTheme="minorHAnsi"/>
          <w:b w:val="0"/>
          <w:bCs w:val="0"/>
          <w:sz w:val="22"/>
          <w:szCs w:val="22"/>
          <w:vertAlign w:val="superscript"/>
        </w:rPr>
        <w:t>1</w:t>
      </w:r>
      <w:r w:rsidRPr="00EB3684">
        <w:rPr>
          <w:rFonts w:asciiTheme="minorHAnsi" w:hAnsiTheme="minorHAnsi"/>
          <w:b w:val="0"/>
          <w:bCs w:val="0"/>
          <w:sz w:val="22"/>
          <w:szCs w:val="22"/>
        </w:rPr>
        <w:t>, Dahai Luo</w:t>
      </w:r>
      <w:r w:rsidRPr="00EB3684">
        <w:rPr>
          <w:rFonts w:asciiTheme="minorHAnsi" w:hAnsiTheme="minorHAnsi"/>
          <w:b w:val="0"/>
          <w:bCs w:val="0"/>
          <w:sz w:val="22"/>
          <w:szCs w:val="22"/>
          <w:vertAlign w:val="superscript"/>
        </w:rPr>
        <w:t>2,3*</w:t>
      </w:r>
      <w:r w:rsidRPr="00EB3684">
        <w:rPr>
          <w:rFonts w:asciiTheme="minorHAnsi" w:hAnsiTheme="minorHAnsi"/>
          <w:b w:val="0"/>
          <w:bCs w:val="0"/>
          <w:sz w:val="22"/>
          <w:szCs w:val="22"/>
        </w:rPr>
        <w:t>, CongBao Kang</w:t>
      </w:r>
      <w:r w:rsidRPr="00EB3684">
        <w:rPr>
          <w:rFonts w:asciiTheme="minorHAnsi" w:hAnsiTheme="minorHAnsi"/>
          <w:b w:val="0"/>
          <w:bCs w:val="0"/>
          <w:sz w:val="22"/>
          <w:szCs w:val="22"/>
          <w:vertAlign w:val="superscript"/>
        </w:rPr>
        <w:t>1*</w:t>
      </w:r>
    </w:p>
    <w:p w:rsidR="00CE3CF6" w:rsidRPr="00EB3684" w:rsidRDefault="00CE3CF6" w:rsidP="00CE3CF6">
      <w:pPr>
        <w:pStyle w:val="Head"/>
        <w:jc w:val="left"/>
        <w:rPr>
          <w:rFonts w:asciiTheme="minorHAnsi" w:hAnsiTheme="minorHAnsi"/>
          <w:sz w:val="22"/>
          <w:szCs w:val="22"/>
        </w:rPr>
      </w:pPr>
    </w:p>
    <w:p w:rsidR="00CE3CF6" w:rsidRPr="00EB3684" w:rsidRDefault="00CE3CF6" w:rsidP="00CE3CF6">
      <w:pPr>
        <w:pStyle w:val="Paragraph"/>
        <w:ind w:firstLine="0"/>
        <w:rPr>
          <w:rFonts w:asciiTheme="minorHAnsi" w:hAnsiTheme="minorHAnsi"/>
          <w:b/>
          <w:bCs/>
          <w:sz w:val="22"/>
          <w:szCs w:val="22"/>
          <w:lang w:val="en-SG"/>
        </w:rPr>
      </w:pPr>
      <w:r w:rsidRPr="00EB3684">
        <w:rPr>
          <w:rFonts w:asciiTheme="minorHAnsi" w:hAnsiTheme="minorHAnsi"/>
          <w:b/>
          <w:bCs/>
          <w:sz w:val="22"/>
          <w:szCs w:val="22"/>
        </w:rPr>
        <w:t>Affiliations</w:t>
      </w:r>
    </w:p>
    <w:p w:rsidR="00CE3CF6" w:rsidRPr="00EB3684" w:rsidRDefault="00CE3CF6" w:rsidP="00CE3CF6">
      <w:pPr>
        <w:pStyle w:val="Paragraph"/>
        <w:ind w:firstLine="0"/>
        <w:rPr>
          <w:rFonts w:asciiTheme="minorHAnsi" w:hAnsiTheme="minorHAnsi"/>
          <w:sz w:val="22"/>
          <w:szCs w:val="22"/>
        </w:rPr>
      </w:pPr>
      <w:proofErr w:type="gramStart"/>
      <w:r w:rsidRPr="00EB3684">
        <w:rPr>
          <w:rFonts w:asciiTheme="minorHAnsi" w:hAnsiTheme="minorHAnsi"/>
          <w:sz w:val="22"/>
          <w:szCs w:val="22"/>
          <w:vertAlign w:val="superscript"/>
        </w:rPr>
        <w:t>1</w:t>
      </w:r>
      <w:r w:rsidRPr="00EB3684">
        <w:rPr>
          <w:rFonts w:asciiTheme="minorHAnsi" w:hAnsiTheme="minorHAnsi"/>
          <w:sz w:val="22"/>
          <w:szCs w:val="22"/>
        </w:rPr>
        <w:t xml:space="preserve">Experimental Therapeutics Centre, Agency for Science, Technology and Research (A*STAR), 31 </w:t>
      </w:r>
      <w:proofErr w:type="spellStart"/>
      <w:r w:rsidRPr="00EB3684">
        <w:rPr>
          <w:rFonts w:asciiTheme="minorHAnsi" w:hAnsiTheme="minorHAnsi"/>
          <w:sz w:val="22"/>
          <w:szCs w:val="22"/>
        </w:rPr>
        <w:t>Biopolis</w:t>
      </w:r>
      <w:proofErr w:type="spellEnd"/>
      <w:r w:rsidRPr="00EB3684">
        <w:rPr>
          <w:rFonts w:asciiTheme="minorHAnsi" w:hAnsiTheme="minorHAnsi"/>
          <w:sz w:val="22"/>
          <w:szCs w:val="22"/>
        </w:rPr>
        <w:t xml:space="preserve"> way, Nanos, #03-01, Singapore 138669.</w:t>
      </w:r>
      <w:proofErr w:type="gramEnd"/>
    </w:p>
    <w:p w:rsidR="00CE3CF6" w:rsidRPr="00EB3684" w:rsidRDefault="00CE3CF6" w:rsidP="00CE3CF6">
      <w:pPr>
        <w:pStyle w:val="Paragraph"/>
        <w:ind w:firstLine="0"/>
        <w:rPr>
          <w:rFonts w:asciiTheme="minorHAnsi" w:hAnsiTheme="minorHAnsi"/>
          <w:sz w:val="22"/>
          <w:szCs w:val="22"/>
        </w:rPr>
      </w:pPr>
      <w:r w:rsidRPr="00EB3684">
        <w:rPr>
          <w:rFonts w:asciiTheme="minorHAnsi" w:hAnsiTheme="minorHAnsi"/>
          <w:sz w:val="22"/>
          <w:szCs w:val="22"/>
          <w:vertAlign w:val="superscript"/>
        </w:rPr>
        <w:t>2</w:t>
      </w:r>
      <w:r w:rsidRPr="00EB3684">
        <w:rPr>
          <w:rFonts w:asciiTheme="minorHAnsi" w:hAnsiTheme="minorHAnsi"/>
          <w:sz w:val="22"/>
          <w:szCs w:val="22"/>
        </w:rPr>
        <w:t>Lee Kong Chian School of Medicine, Nanyang Technological University, EMB 03-07, 59 Nanyang Drive, Singapore 636921</w:t>
      </w:r>
    </w:p>
    <w:p w:rsidR="00CE3CF6" w:rsidRPr="00EB3684" w:rsidRDefault="00CE3CF6" w:rsidP="00CE3CF6">
      <w:pPr>
        <w:pStyle w:val="Paragraph"/>
        <w:ind w:firstLine="0"/>
        <w:rPr>
          <w:rFonts w:asciiTheme="minorHAnsi" w:hAnsiTheme="minorHAnsi"/>
          <w:sz w:val="22"/>
          <w:szCs w:val="22"/>
        </w:rPr>
      </w:pPr>
      <w:proofErr w:type="gramStart"/>
      <w:r w:rsidRPr="00EB3684">
        <w:rPr>
          <w:rFonts w:asciiTheme="minorHAnsi" w:hAnsiTheme="minorHAnsi"/>
          <w:sz w:val="22"/>
          <w:szCs w:val="22"/>
          <w:vertAlign w:val="superscript"/>
        </w:rPr>
        <w:t>3</w:t>
      </w:r>
      <w:r w:rsidRPr="00EB3684">
        <w:rPr>
          <w:rFonts w:asciiTheme="minorHAnsi" w:hAnsiTheme="minorHAnsi"/>
          <w:sz w:val="22"/>
          <w:szCs w:val="22"/>
        </w:rPr>
        <w:t>NTU Institute of Structural Biology, Nanyang Technological University, EMB 06-01, 59 Nanyang Drive, Singapore 636921.</w:t>
      </w:r>
      <w:proofErr w:type="gramEnd"/>
    </w:p>
    <w:p w:rsidR="00CE3CF6" w:rsidRPr="00EB3684" w:rsidRDefault="00CE3CF6" w:rsidP="00CE3CF6">
      <w:pPr>
        <w:pStyle w:val="Paragraph"/>
        <w:ind w:firstLine="0"/>
        <w:rPr>
          <w:rFonts w:asciiTheme="minorHAnsi" w:hAnsiTheme="minorHAnsi"/>
          <w:sz w:val="22"/>
          <w:szCs w:val="22"/>
          <w:lang w:val="en-SG"/>
        </w:rPr>
      </w:pPr>
      <w:proofErr w:type="gramStart"/>
      <w:r w:rsidRPr="00EB3684">
        <w:rPr>
          <w:rFonts w:asciiTheme="minorHAnsi" w:hAnsiTheme="minorHAnsi"/>
          <w:sz w:val="22"/>
          <w:szCs w:val="22"/>
          <w:vertAlign w:val="superscript"/>
        </w:rPr>
        <w:t>4</w:t>
      </w:r>
      <w:r w:rsidRPr="00EB3684">
        <w:rPr>
          <w:rFonts w:asciiTheme="minorHAnsi" w:hAnsiTheme="minorHAnsi"/>
          <w:sz w:val="22"/>
          <w:szCs w:val="22"/>
        </w:rPr>
        <w:t>School of Biological Sciences, Nanyang Technological University, 60 Nanyang Drive, Singapore 636921.</w:t>
      </w:r>
      <w:proofErr w:type="gramEnd"/>
    </w:p>
    <w:p w:rsidR="00CE3CF6" w:rsidRPr="00EB3684" w:rsidRDefault="00CE3CF6" w:rsidP="00CE3CF6">
      <w:pPr>
        <w:pStyle w:val="Paragraph"/>
        <w:ind w:firstLine="0"/>
        <w:rPr>
          <w:rFonts w:asciiTheme="minorHAnsi" w:hAnsiTheme="minorHAnsi"/>
          <w:sz w:val="22"/>
          <w:szCs w:val="22"/>
        </w:rPr>
      </w:pPr>
    </w:p>
    <w:p w:rsidR="00CE3CF6" w:rsidRPr="00EB3684" w:rsidRDefault="00CE3CF6" w:rsidP="00CE3CF6">
      <w:pPr>
        <w:pStyle w:val="Paragraph"/>
        <w:ind w:firstLine="0"/>
        <w:rPr>
          <w:rFonts w:asciiTheme="minorHAnsi" w:hAnsiTheme="minorHAnsi"/>
          <w:sz w:val="22"/>
          <w:szCs w:val="22"/>
          <w:lang w:val="en-SG"/>
        </w:rPr>
      </w:pPr>
      <w:r w:rsidRPr="00EB3684">
        <w:rPr>
          <w:rFonts w:asciiTheme="minorHAnsi" w:hAnsiTheme="minorHAnsi"/>
          <w:sz w:val="22"/>
          <w:szCs w:val="22"/>
        </w:rPr>
        <w:t xml:space="preserve">*Correspondence to: </w:t>
      </w:r>
      <w:r w:rsidRPr="00EB3684">
        <w:rPr>
          <w:rFonts w:asciiTheme="minorHAnsi" w:hAnsiTheme="minorHAnsi"/>
          <w:sz w:val="22"/>
          <w:szCs w:val="22"/>
          <w:lang w:val="fr-FR"/>
        </w:rPr>
        <w:t xml:space="preserve">Dahai Luo, </w:t>
      </w:r>
      <w:hyperlink r:id="rId8" w:history="1">
        <w:r w:rsidRPr="00EB3684">
          <w:rPr>
            <w:rStyle w:val="Hyperlink"/>
            <w:rFonts w:asciiTheme="minorHAnsi" w:hAnsiTheme="minorHAnsi"/>
            <w:color w:val="auto"/>
            <w:sz w:val="22"/>
            <w:szCs w:val="22"/>
            <w:lang w:val="it-IT"/>
          </w:rPr>
          <w:t>luodahai@ntu.edu.sg</w:t>
        </w:r>
      </w:hyperlink>
      <w:r w:rsidRPr="00EB3684">
        <w:rPr>
          <w:rFonts w:asciiTheme="minorHAnsi" w:hAnsiTheme="minorHAnsi"/>
          <w:sz w:val="22"/>
          <w:szCs w:val="22"/>
        </w:rPr>
        <w:t xml:space="preserve"> ; CongBao Kang, </w:t>
      </w:r>
      <w:hyperlink r:id="rId9" w:history="1">
        <w:r w:rsidRPr="00EB3684">
          <w:rPr>
            <w:rStyle w:val="Hyperlink"/>
            <w:rFonts w:asciiTheme="minorHAnsi" w:hAnsiTheme="minorHAnsi"/>
            <w:color w:val="auto"/>
            <w:sz w:val="22"/>
            <w:szCs w:val="22"/>
            <w:lang w:val="fr-FR"/>
          </w:rPr>
          <w:t>cbkang@etc.a-star.edu.sg</w:t>
        </w:r>
      </w:hyperlink>
      <w:r w:rsidRPr="00EB3684">
        <w:rPr>
          <w:rFonts w:asciiTheme="minorHAnsi" w:hAnsiTheme="minorHAnsi"/>
          <w:sz w:val="22"/>
          <w:szCs w:val="22"/>
          <w:lang w:val="fr-FR"/>
        </w:rPr>
        <w:t> </w:t>
      </w:r>
    </w:p>
    <w:p w:rsidR="00CE3CF6" w:rsidRPr="00EB3684" w:rsidRDefault="00CE3CF6" w:rsidP="00CE3CF6">
      <w:pPr>
        <w:pStyle w:val="Paragraph"/>
        <w:ind w:firstLine="0"/>
        <w:rPr>
          <w:rFonts w:asciiTheme="minorHAnsi" w:hAnsiTheme="minorHAnsi"/>
          <w:sz w:val="22"/>
          <w:szCs w:val="22"/>
        </w:rPr>
      </w:pPr>
    </w:p>
    <w:p w:rsidR="00E21A06" w:rsidRPr="00EB3684" w:rsidRDefault="00E21A06"/>
    <w:p w:rsidR="00CE3CF6" w:rsidRPr="00EB3684" w:rsidRDefault="00CE3CF6"/>
    <w:p w:rsidR="00CE3CF6" w:rsidRPr="00EB3684" w:rsidRDefault="00CE3CF6"/>
    <w:p w:rsidR="00CE3CF6" w:rsidRPr="00EB3684" w:rsidRDefault="00CE3CF6"/>
    <w:p w:rsidR="00CE3CF6" w:rsidRPr="00EB3684" w:rsidRDefault="00CE3CF6"/>
    <w:p w:rsidR="00CE3CF6" w:rsidRPr="00EB3684" w:rsidRDefault="00CE3CF6"/>
    <w:p w:rsidR="00CE3CF6" w:rsidRPr="00EB3684" w:rsidRDefault="00CE3CF6"/>
    <w:p w:rsidR="00CE3CF6" w:rsidRPr="00EB3684" w:rsidRDefault="00CE3CF6"/>
    <w:p w:rsidR="00BB7A5C" w:rsidRPr="00EB3684" w:rsidRDefault="00BB7A5C" w:rsidP="00CE3CF6">
      <w:pPr>
        <w:spacing w:line="480" w:lineRule="auto"/>
        <w:jc w:val="both"/>
      </w:pPr>
      <w:r w:rsidRPr="00EB3684">
        <w:t>Summary</w:t>
      </w:r>
    </w:p>
    <w:p w:rsidR="00061EDE" w:rsidRPr="00EB3684" w:rsidRDefault="00046D7E" w:rsidP="00CE3CF6">
      <w:pPr>
        <w:spacing w:line="480" w:lineRule="auto"/>
        <w:jc w:val="both"/>
      </w:pPr>
      <w:r w:rsidRPr="00EB3684">
        <w:t xml:space="preserve">The </w:t>
      </w:r>
      <w:r w:rsidR="00FD08E7" w:rsidRPr="00EB3684">
        <w:t xml:space="preserve">Zika </w:t>
      </w:r>
      <w:r w:rsidRPr="00EB3684">
        <w:t xml:space="preserve">NS2B-NS3 protease is an important </w:t>
      </w:r>
      <w:r w:rsidR="000956FD" w:rsidRPr="00EB3684">
        <w:t xml:space="preserve">drug </w:t>
      </w:r>
      <w:r w:rsidRPr="00EB3684">
        <w:t>target</w:t>
      </w:r>
      <w:r w:rsidR="00FD08E7" w:rsidRPr="00EB3684">
        <w:t>.</w:t>
      </w:r>
      <w:r w:rsidRPr="00EB3684">
        <w:t xml:space="preserve"> </w:t>
      </w:r>
      <w:r w:rsidR="0042700F" w:rsidRPr="00EB3684">
        <w:t xml:space="preserve">The conventional </w:t>
      </w:r>
      <w:r w:rsidR="008F3AF3" w:rsidRPr="00EB3684">
        <w:t>flaviviral protease</w:t>
      </w:r>
      <w:r w:rsidR="000956FD" w:rsidRPr="00EB3684">
        <w:t xml:space="preserve"> </w:t>
      </w:r>
      <w:r w:rsidR="0042700F" w:rsidRPr="00EB3684">
        <w:t>constructs used for structural stud</w:t>
      </w:r>
      <w:r w:rsidR="00927A8F" w:rsidRPr="00EB3684">
        <w:t>ies</w:t>
      </w:r>
      <w:r w:rsidR="0042700F" w:rsidRPr="00EB3684">
        <w:t xml:space="preserve"> contain </w:t>
      </w:r>
      <w:r w:rsidR="00CA624A" w:rsidRPr="00EB3684">
        <w:t xml:space="preserve">the </w:t>
      </w:r>
      <w:r w:rsidR="0042700F" w:rsidRPr="00EB3684">
        <w:t xml:space="preserve">NS2B cofactor region linked </w:t>
      </w:r>
      <w:r w:rsidR="007621F6" w:rsidRPr="00EB3684">
        <w:t xml:space="preserve">to </w:t>
      </w:r>
      <w:r w:rsidR="0042700F" w:rsidRPr="00EB3684">
        <w:t xml:space="preserve">NS3 </w:t>
      </w:r>
      <w:r w:rsidR="00B96773" w:rsidRPr="00EB3684">
        <w:t>protease domain</w:t>
      </w:r>
      <w:r w:rsidR="0042700F" w:rsidRPr="00EB3684">
        <w:t xml:space="preserve"> via a </w:t>
      </w:r>
      <w:r w:rsidR="007621F6" w:rsidRPr="00EB3684">
        <w:t>glycine-</w:t>
      </w:r>
      <w:r w:rsidR="0042700F" w:rsidRPr="00EB3684">
        <w:t xml:space="preserve">rich </w:t>
      </w:r>
      <w:r w:rsidR="007621F6" w:rsidRPr="00EB3684">
        <w:t xml:space="preserve">flexible </w:t>
      </w:r>
      <w:r w:rsidR="0042700F" w:rsidRPr="00EB3684">
        <w:t>linker. Here, w</w:t>
      </w:r>
      <w:r w:rsidRPr="00EB3684">
        <w:t xml:space="preserve">e </w:t>
      </w:r>
      <w:r w:rsidR="007621F6" w:rsidRPr="00EB3684">
        <w:t xml:space="preserve">examined </w:t>
      </w:r>
      <w:r w:rsidRPr="00EB3684">
        <w:t xml:space="preserve">the </w:t>
      </w:r>
      <w:r w:rsidR="007621F6" w:rsidRPr="00EB3684">
        <w:t xml:space="preserve">structural dynamics </w:t>
      </w:r>
      <w:r w:rsidRPr="00EB3684">
        <w:t xml:space="preserve">of </w:t>
      </w:r>
      <w:r w:rsidR="00FB5625" w:rsidRPr="00EB3684">
        <w:t>this</w:t>
      </w:r>
      <w:r w:rsidR="00FD08E7" w:rsidRPr="00EB3684">
        <w:t xml:space="preserve"> conventional Zika</w:t>
      </w:r>
      <w:r w:rsidRPr="00EB3684">
        <w:t xml:space="preserve"> protease</w:t>
      </w:r>
      <w:r w:rsidR="00057FE6" w:rsidRPr="00EB3684">
        <w:t xml:space="preserve"> </w:t>
      </w:r>
      <w:r w:rsidR="009A587E" w:rsidRPr="00EB3684">
        <w:t>(</w:t>
      </w:r>
      <w:proofErr w:type="spellStart"/>
      <w:r w:rsidRPr="00EB3684">
        <w:t>gZiPro</w:t>
      </w:r>
      <w:proofErr w:type="spellEnd"/>
      <w:r w:rsidR="009A587E" w:rsidRPr="00EB3684">
        <w:t>)</w:t>
      </w:r>
      <w:r w:rsidRPr="00EB3684">
        <w:t xml:space="preserve"> </w:t>
      </w:r>
      <w:r w:rsidR="0042700F" w:rsidRPr="00EB3684">
        <w:t>using NMR spectroscopy</w:t>
      </w:r>
      <w:r w:rsidRPr="00EB3684">
        <w:t xml:space="preserve">. </w:t>
      </w:r>
      <w:r w:rsidR="008E1A68" w:rsidRPr="00EB3684">
        <w:t>Although</w:t>
      </w:r>
      <w:r w:rsidR="00970F1D" w:rsidRPr="00EB3684">
        <w:t xml:space="preserve"> the</w:t>
      </w:r>
      <w:r w:rsidR="00917A37" w:rsidRPr="00EB3684">
        <w:t xml:space="preserve"> </w:t>
      </w:r>
      <w:r w:rsidR="006C582E" w:rsidRPr="00EB3684">
        <w:t xml:space="preserve">glycine-rich </w:t>
      </w:r>
      <w:r w:rsidR="00917A37" w:rsidRPr="00EB3684">
        <w:t>linker</w:t>
      </w:r>
      <w:r w:rsidR="006C582E" w:rsidRPr="00EB3684">
        <w:t xml:space="preserve"> in </w:t>
      </w:r>
      <w:proofErr w:type="spellStart"/>
      <w:r w:rsidR="006C582E" w:rsidRPr="00EB3684">
        <w:t>gZiPro</w:t>
      </w:r>
      <w:proofErr w:type="spellEnd"/>
      <w:r w:rsidR="00917A37" w:rsidRPr="00EB3684">
        <w:t xml:space="preserve"> </w:t>
      </w:r>
      <w:r w:rsidR="009E10CE" w:rsidRPr="00EB3684">
        <w:t>does</w:t>
      </w:r>
      <w:r w:rsidR="00970F1D" w:rsidRPr="00EB3684">
        <w:t xml:space="preserve"> </w:t>
      </w:r>
      <w:r w:rsidR="00917A37" w:rsidRPr="00EB3684">
        <w:t xml:space="preserve">not </w:t>
      </w:r>
      <w:r w:rsidR="00970F1D" w:rsidRPr="00EB3684">
        <w:t xml:space="preserve">alter the overall folding of the </w:t>
      </w:r>
      <w:r w:rsidR="00917A37" w:rsidRPr="00EB3684">
        <w:t xml:space="preserve">protease </w:t>
      </w:r>
      <w:r w:rsidR="00970F1D" w:rsidRPr="00EB3684">
        <w:t xml:space="preserve">in </w:t>
      </w:r>
      <w:r w:rsidR="008E1A68" w:rsidRPr="00EB3684">
        <w:t xml:space="preserve">solution, </w:t>
      </w:r>
      <w:proofErr w:type="spellStart"/>
      <w:r w:rsidR="008E1A68" w:rsidRPr="00EB3684">
        <w:t>gZiPro</w:t>
      </w:r>
      <w:proofErr w:type="spellEnd"/>
      <w:r w:rsidR="008E1A68" w:rsidRPr="00EB3684">
        <w:t xml:space="preserve"> is not homogenous in ion exchange chromatography. </w:t>
      </w:r>
      <w:r w:rsidR="008F3AF3" w:rsidRPr="00EB3684">
        <w:t>Compared to the unlinked protease construct, t</w:t>
      </w:r>
      <w:r w:rsidR="008E1A68" w:rsidRPr="00EB3684">
        <w:t>he</w:t>
      </w:r>
      <w:r w:rsidR="008F3AF3" w:rsidRPr="00EB3684">
        <w:t xml:space="preserve"> artificial</w:t>
      </w:r>
      <w:r w:rsidR="0058125B" w:rsidRPr="00EB3684">
        <w:t xml:space="preserve"> linker affects </w:t>
      </w:r>
      <w:r w:rsidR="009A587E" w:rsidRPr="00EB3684">
        <w:t xml:space="preserve">the </w:t>
      </w:r>
      <w:r w:rsidR="0058125B" w:rsidRPr="00EB3684">
        <w:t xml:space="preserve">chemical environment of </w:t>
      </w:r>
      <w:r w:rsidR="00B364C9" w:rsidRPr="00EB3684">
        <w:t>many</w:t>
      </w:r>
      <w:r w:rsidR="008E1A68" w:rsidRPr="00EB3684">
        <w:t xml:space="preserve"> </w:t>
      </w:r>
      <w:r w:rsidR="0058125B" w:rsidRPr="00EB3684">
        <w:t>residues</w:t>
      </w:r>
      <w:r w:rsidR="008E1A68" w:rsidRPr="00EB3684">
        <w:t xml:space="preserve"> including H51 in the catalytic triad</w:t>
      </w:r>
      <w:r w:rsidR="00917A37" w:rsidRPr="00EB3684">
        <w:t>.</w:t>
      </w:r>
      <w:r w:rsidR="00970F1D" w:rsidRPr="00EB3684">
        <w:t xml:space="preserve"> </w:t>
      </w:r>
      <w:r w:rsidR="00917A37" w:rsidRPr="00EB3684">
        <w:t xml:space="preserve">Our study provides </w:t>
      </w:r>
      <w:r w:rsidR="009A587E" w:rsidRPr="00EB3684">
        <w:t xml:space="preserve">a </w:t>
      </w:r>
      <w:r w:rsidR="00917A37" w:rsidRPr="00EB3684">
        <w:t>direct comparison of ZIKV protease constructs with and without an artificial linker</w:t>
      </w:r>
      <w:r w:rsidR="00057FE6" w:rsidRPr="00EB3684">
        <w:t>.</w:t>
      </w:r>
    </w:p>
    <w:p w:rsidR="00917A37" w:rsidRPr="00EB3684" w:rsidRDefault="006957AE" w:rsidP="00CE3CF6">
      <w:pPr>
        <w:spacing w:line="480" w:lineRule="auto"/>
        <w:jc w:val="both"/>
      </w:pPr>
      <w:r w:rsidRPr="00EB3684">
        <w:t xml:space="preserve">Key words: Zika virus; protease; NMR; structure; protein dynamics; drug discovery. </w:t>
      </w:r>
    </w:p>
    <w:p w:rsidR="00D8432A" w:rsidRPr="00EB3684" w:rsidRDefault="00D8432A" w:rsidP="003B179D">
      <w:pPr>
        <w:jc w:val="both"/>
      </w:pPr>
    </w:p>
    <w:p w:rsidR="00CE3CF6" w:rsidRPr="00EB3684" w:rsidRDefault="00CE3CF6" w:rsidP="003B179D">
      <w:pPr>
        <w:jc w:val="both"/>
      </w:pPr>
    </w:p>
    <w:p w:rsidR="00CE3CF6" w:rsidRPr="00EB3684" w:rsidRDefault="00CE3CF6" w:rsidP="003B179D">
      <w:pPr>
        <w:jc w:val="both"/>
      </w:pPr>
    </w:p>
    <w:p w:rsidR="00CE3CF6" w:rsidRPr="00EB3684" w:rsidRDefault="00CE3CF6" w:rsidP="003B179D">
      <w:pPr>
        <w:jc w:val="both"/>
      </w:pPr>
    </w:p>
    <w:p w:rsidR="00CE3CF6" w:rsidRPr="00EB3684" w:rsidRDefault="00CE3CF6" w:rsidP="003B179D">
      <w:pPr>
        <w:jc w:val="both"/>
      </w:pPr>
    </w:p>
    <w:p w:rsidR="00B96773" w:rsidRPr="00EB3684" w:rsidRDefault="00B96773" w:rsidP="003B179D">
      <w:pPr>
        <w:jc w:val="both"/>
      </w:pPr>
    </w:p>
    <w:p w:rsidR="00B96773" w:rsidRPr="00EB3684" w:rsidRDefault="00B96773" w:rsidP="003B179D">
      <w:pPr>
        <w:jc w:val="both"/>
      </w:pPr>
    </w:p>
    <w:p w:rsidR="00FD08E7" w:rsidRPr="00EB3684" w:rsidRDefault="00FD08E7" w:rsidP="003B179D">
      <w:pPr>
        <w:jc w:val="both"/>
      </w:pPr>
    </w:p>
    <w:p w:rsidR="00FD08E7" w:rsidRPr="00EB3684" w:rsidRDefault="00FD08E7" w:rsidP="003B179D">
      <w:pPr>
        <w:jc w:val="both"/>
      </w:pPr>
    </w:p>
    <w:p w:rsidR="00FD08E7" w:rsidRPr="00EB3684" w:rsidRDefault="00FD08E7" w:rsidP="003B179D">
      <w:pPr>
        <w:jc w:val="both"/>
      </w:pPr>
    </w:p>
    <w:p w:rsidR="00FD08E7" w:rsidRPr="00EB3684" w:rsidRDefault="00FD08E7" w:rsidP="003B179D">
      <w:pPr>
        <w:jc w:val="both"/>
      </w:pPr>
    </w:p>
    <w:p w:rsidR="00CE3CF6" w:rsidRPr="00EB3684" w:rsidRDefault="00CE3CF6" w:rsidP="003B179D">
      <w:pPr>
        <w:jc w:val="both"/>
      </w:pPr>
    </w:p>
    <w:p w:rsidR="00CE3CF6" w:rsidRPr="00EB3684" w:rsidRDefault="00CE3CF6" w:rsidP="003B179D">
      <w:pPr>
        <w:jc w:val="both"/>
      </w:pPr>
    </w:p>
    <w:p w:rsidR="00530BE9" w:rsidRPr="00EB3684" w:rsidRDefault="00530BE9" w:rsidP="00CE3CF6">
      <w:pPr>
        <w:spacing w:line="480" w:lineRule="auto"/>
        <w:jc w:val="both"/>
        <w:rPr>
          <w:b/>
        </w:rPr>
      </w:pPr>
      <w:r w:rsidRPr="00EB3684">
        <w:rPr>
          <w:b/>
        </w:rPr>
        <w:lastRenderedPageBreak/>
        <w:t>1. Introduction</w:t>
      </w:r>
    </w:p>
    <w:p w:rsidR="00735CBA" w:rsidRPr="00EB3684" w:rsidRDefault="007B1B1B" w:rsidP="00CE3CF6">
      <w:pPr>
        <w:spacing w:line="480" w:lineRule="auto"/>
        <w:jc w:val="both"/>
      </w:pPr>
      <w:r w:rsidRPr="00EB3684">
        <w:t xml:space="preserve">The mosquito-borne flaviviruses such as </w:t>
      </w:r>
      <w:r w:rsidR="00761E70" w:rsidRPr="00EB3684">
        <w:t xml:space="preserve">Zika </w:t>
      </w:r>
      <w:r w:rsidRPr="00EB3684">
        <w:t xml:space="preserve">virus (ZIKV), </w:t>
      </w:r>
      <w:r w:rsidR="004B7D59" w:rsidRPr="00EB3684">
        <w:t>D</w:t>
      </w:r>
      <w:r w:rsidRPr="00EB3684">
        <w:t>engue virus (DENV), and West Nile virus</w:t>
      </w:r>
      <w:r w:rsidR="00E21A06" w:rsidRPr="00EB3684">
        <w:t xml:space="preserve"> (WNV)</w:t>
      </w:r>
      <w:r w:rsidRPr="00EB3684">
        <w:t xml:space="preserve"> are important human pathogens affecting </w:t>
      </w:r>
      <w:r w:rsidR="00924D67" w:rsidRPr="00EB3684">
        <w:t xml:space="preserve">many </w:t>
      </w:r>
      <w:r w:rsidRPr="00EB3684">
        <w:t xml:space="preserve">people all over the world. </w:t>
      </w:r>
      <w:r w:rsidR="00CD5179" w:rsidRPr="00EB3684">
        <w:t>ZIKV</w:t>
      </w:r>
      <w:r w:rsidR="00B06B05" w:rsidRPr="00EB3684">
        <w:t xml:space="preserve"> infection</w:t>
      </w:r>
      <w:r w:rsidR="00CD5179" w:rsidRPr="00EB3684">
        <w:t xml:space="preserve"> can cause </w:t>
      </w:r>
      <w:r w:rsidR="00B06B05" w:rsidRPr="00EB3684">
        <w:t xml:space="preserve">mild </w:t>
      </w:r>
      <w:r w:rsidR="00CD5179" w:rsidRPr="00EB3684">
        <w:t>symptoms such as fever</w:t>
      </w:r>
      <w:r w:rsidR="006C582E" w:rsidRPr="00EB3684">
        <w:t xml:space="preserve"> </w:t>
      </w:r>
      <w:r w:rsidR="003A224E" w:rsidRPr="00EB3684">
        <w:fldChar w:fldCharType="begin">
          <w:fldData xml:space="preserve">PEVuZE5vdGU+PENpdGU+PEF1dGhvcj5DYWx2ZXQ8L0F1dGhvcj48WWVhcj4yMDE2PC9ZZWFyPjxS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</w:fldData>
        </w:fldChar>
      </w:r>
      <w:r w:rsidR="003D77D7" w:rsidRPr="00EB3684">
        <w:instrText xml:space="preserve"> ADDIN EN.CITE </w:instrText>
      </w:r>
      <w:r w:rsidR="003A224E" w:rsidRPr="00EB3684">
        <w:fldChar w:fldCharType="begin">
          <w:fldData xml:space="preserve">PEVuZE5vdGU+PENpdGU+PEF1dGhvcj5DYWx2ZXQ8L0F1dGhvcj48WWVhcj4yMDE2PC9ZZWFyPjxS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</w:fldData>
        </w:fldChar>
      </w:r>
      <w:r w:rsidR="003D77D7" w:rsidRPr="00EB3684">
        <w:instrText xml:space="preserve"> ADDIN EN.CITE.DATA </w:instrText>
      </w:r>
      <w:r w:rsidR="003A224E" w:rsidRPr="00EB3684">
        <w:fldChar w:fldCharType="end"/>
      </w:r>
      <w:r w:rsidR="003A224E" w:rsidRPr="00EB3684">
        <w:fldChar w:fldCharType="separate"/>
      </w:r>
      <w:r w:rsidR="003D77D7" w:rsidRPr="00EB3684">
        <w:rPr>
          <w:noProof/>
        </w:rPr>
        <w:t>[</w:t>
      </w:r>
      <w:hyperlink w:anchor="_ENREF_1" w:tooltip="Calvet, 2016 #41" w:history="1">
        <w:r w:rsidR="00BB23EF" w:rsidRPr="00EB3684">
          <w:rPr>
            <w:noProof/>
          </w:rPr>
          <w:t>1</w:t>
        </w:r>
      </w:hyperlink>
      <w:r w:rsidR="003D77D7" w:rsidRPr="00EB3684">
        <w:rPr>
          <w:noProof/>
        </w:rPr>
        <w:t>]</w:t>
      </w:r>
      <w:r w:rsidR="003A224E" w:rsidRPr="00EB3684">
        <w:fldChar w:fldCharType="end"/>
      </w:r>
      <w:r w:rsidR="00CD5179" w:rsidRPr="00EB3684">
        <w:t xml:space="preserve">. ZIKV </w:t>
      </w:r>
      <w:r w:rsidR="00761E70" w:rsidRPr="00EB3684">
        <w:t xml:space="preserve">infection </w:t>
      </w:r>
      <w:r w:rsidR="00CD5179" w:rsidRPr="00EB3684">
        <w:t>is also related to fetal microcephaly and neurologic complications in adults</w:t>
      </w:r>
      <w:r w:rsidR="00E21A06" w:rsidRPr="00EB3684">
        <w:t xml:space="preserve"> </w:t>
      </w:r>
      <w:r w:rsidR="003A224E" w:rsidRPr="00EB3684">
        <w:fldChar w:fldCharType="begin">
          <w:fldData xml:space="preserve">PEVuZE5vdGU+PENpdGU+PEF1dGhvcj5DYW8tTG9ybWVhdTwvQXV0aG9yPjxZZWFyPjIwMTY8L1ll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xNTMxLTk8L3BhZ2VzPjx2b2x1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</w:fldData>
        </w:fldChar>
      </w:r>
      <w:r w:rsidR="000F3A56" w:rsidRPr="00EB3684">
        <w:instrText xml:space="preserve"> ADDIN EN.CITE </w:instrText>
      </w:r>
      <w:r w:rsidR="000F3A56" w:rsidRPr="00EB3684">
        <w:fldChar w:fldCharType="begin">
          <w:fldData xml:space="preserve">PEVuZE5vdGU+PENpdGU+PEF1dGhvcj5DYW8tTG9ybWVhdTwvQXV0aG9yPjxZZWFyPjIwMTY8L1ll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xNTMxLTk8L3BhZ2VzPjx2b2x1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</w:fldData>
        </w:fldChar>
      </w:r>
      <w:r w:rsidR="000F3A56" w:rsidRPr="00EB3684">
        <w:instrText xml:space="preserve"> ADDIN EN.CITE.DATA </w:instrText>
      </w:r>
      <w:r w:rsidR="000F3A56" w:rsidRPr="00EB3684">
        <w:fldChar w:fldCharType="end"/>
      </w:r>
      <w:r w:rsidR="003A224E" w:rsidRPr="00EB3684">
        <w:fldChar w:fldCharType="separate"/>
      </w:r>
      <w:r w:rsidR="000F3A56" w:rsidRPr="00EB3684">
        <w:rPr>
          <w:noProof/>
        </w:rPr>
        <w:t>[</w:t>
      </w:r>
      <w:hyperlink w:anchor="_ENREF_2" w:tooltip="Cao-Lormeau, 2016 #1775" w:history="1">
        <w:r w:rsidR="00BB23EF" w:rsidRPr="00EB3684">
          <w:rPr>
            <w:noProof/>
          </w:rPr>
          <w:t>2</w:t>
        </w:r>
      </w:hyperlink>
      <w:r w:rsidR="000F3A56" w:rsidRPr="00EB3684">
        <w:rPr>
          <w:noProof/>
        </w:rPr>
        <w:t>,</w:t>
      </w:r>
      <w:hyperlink w:anchor="_ENREF_3" w:tooltip="Brasil, 2016 #39" w:history="1">
        <w:r w:rsidR="00BB23EF" w:rsidRPr="00EB3684">
          <w:rPr>
            <w:noProof/>
          </w:rPr>
          <w:t>3</w:t>
        </w:r>
      </w:hyperlink>
      <w:r w:rsidR="000F3A56" w:rsidRPr="00EB3684">
        <w:rPr>
          <w:noProof/>
        </w:rPr>
        <w:t>]</w:t>
      </w:r>
      <w:r w:rsidR="003A224E" w:rsidRPr="00EB3684">
        <w:fldChar w:fldCharType="end"/>
      </w:r>
      <w:r w:rsidR="00CD5179" w:rsidRPr="00EB3684">
        <w:t>.</w:t>
      </w:r>
      <w:r w:rsidR="00B06B05" w:rsidRPr="00EB3684">
        <w:t xml:space="preserve"> </w:t>
      </w:r>
      <w:r w:rsidR="002008F2" w:rsidRPr="00EB3684">
        <w:t xml:space="preserve">Although the World Health Organization (WHO) has announced that ZIKV </w:t>
      </w:r>
      <w:r w:rsidR="006530E7" w:rsidRPr="00EB3684">
        <w:t>i</w:t>
      </w:r>
      <w:r w:rsidR="002008F2" w:rsidRPr="00EB3684">
        <w:t xml:space="preserve">s not a Public </w:t>
      </w:r>
      <w:r w:rsidR="00061EDE" w:rsidRPr="00EB3684">
        <w:t xml:space="preserve">Health </w:t>
      </w:r>
      <w:r w:rsidR="002008F2" w:rsidRPr="00EB3684">
        <w:t xml:space="preserve">Emergency of International Concern anymore, ZIKV is still considered as a long-term public </w:t>
      </w:r>
      <w:r w:rsidR="009B71AD" w:rsidRPr="00EB3684">
        <w:t xml:space="preserve">health </w:t>
      </w:r>
      <w:r w:rsidR="002008F2" w:rsidRPr="00EB3684">
        <w:t>concern</w:t>
      </w:r>
      <w:r w:rsidR="00E81801" w:rsidRPr="00EB3684">
        <w:t xml:space="preserve"> due to its serious effects on both children and adults</w:t>
      </w:r>
      <w:r w:rsidR="00E21A06" w:rsidRPr="00EB3684">
        <w:t xml:space="preserve"> </w:t>
      </w:r>
      <w:r w:rsidR="003A224E" w:rsidRPr="00EB3684">
        <w:fldChar w:fldCharType="begin"/>
      </w:r>
      <w:r w:rsidR="003D77D7" w:rsidRPr="00EB3684">
        <w:instrText xml:space="preserve"> ADDIN EN.CITE &lt;EndNote&gt;&lt;Cite&gt;&lt;Author&gt;Vogel&lt;/Author&gt;&lt;Year&gt;2016&lt;/Year&gt;&lt;RecNum&gt;60&lt;/RecNum&gt;&lt;DisplayText&gt;[4]&lt;/DisplayText&gt;&lt;record&gt;&lt;rec-number&gt;60&lt;/rec-number&gt;&lt;foreign-keys&gt;&lt;key app="EN" db-id="t5wdtfzryzxwrle5tsu5vfe7xpfdvzadz2e5"&gt;60&lt;/key&gt;&lt;/foreign-keys&gt;&lt;ref-type name="Journal Article"&gt;17&lt;/ref-type&gt;&lt;contributors&gt;&lt;authors&gt;&lt;author&gt;Vogel, G.&lt;/author&gt;&lt;/authors&gt;&lt;/contributors&gt;&lt;titles&gt;&lt;title&gt;One year later, Zika scientists prepare for a long war&lt;/title&gt;&lt;secondary-title&gt;Science&lt;/secondary-title&gt;&lt;/titles&gt;&lt;periodical&gt;&lt;full-title&gt;Science&lt;/full-title&gt;&lt;/periodical&gt;&lt;pages&gt;1088-1089&lt;/pages&gt;&lt;volume&gt;354&lt;/volume&gt;&lt;number&gt;6316&lt;/number&gt;&lt;edition&gt;2016/12/10&lt;/edition&gt;&lt;dates&gt;&lt;year&gt;2016&lt;/year&gt;&lt;pub-dates&gt;&lt;date&gt;Dec 02&lt;/date&gt;&lt;/pub-dates&gt;&lt;/dates&gt;&lt;isbn&gt;1095-9203 (Electronic)&amp;#xD;0036-8075 (Linking)&lt;/isbn&gt;&lt;accession-num&gt;27934714&lt;/accession-num&gt;&lt;urls&gt;&lt;related-urls&gt;&lt;url&gt;http://www.ncbi.nlm.nih.gov/pubmed/27934714&lt;/url&gt;&lt;/related-urls&gt;&lt;/urls&gt;&lt;electronic-resource-num&gt;354/6316/1088 [pii]&amp;#xD;10.1126/science.354.6316.1088&lt;/electronic-resource-num&gt;&lt;language&gt;eng&lt;/language&gt;&lt;/record&gt;&lt;/Cite&gt;&lt;/EndNote&gt;</w:instrText>
      </w:r>
      <w:r w:rsidR="003A224E" w:rsidRPr="00EB3684">
        <w:fldChar w:fldCharType="separate"/>
      </w:r>
      <w:r w:rsidR="003D77D7" w:rsidRPr="00EB3684">
        <w:rPr>
          <w:noProof/>
        </w:rPr>
        <w:t>[</w:t>
      </w:r>
      <w:hyperlink w:anchor="_ENREF_4" w:tooltip="Vogel, 2016 #60" w:history="1">
        <w:r w:rsidR="00BB23EF" w:rsidRPr="00EB3684">
          <w:rPr>
            <w:noProof/>
          </w:rPr>
          <w:t>4</w:t>
        </w:r>
      </w:hyperlink>
      <w:r w:rsidR="003D77D7" w:rsidRPr="00EB3684">
        <w:rPr>
          <w:noProof/>
        </w:rPr>
        <w:t>]</w:t>
      </w:r>
      <w:r w:rsidR="003A224E" w:rsidRPr="00EB3684">
        <w:fldChar w:fldCharType="end"/>
      </w:r>
      <w:r w:rsidR="002008F2" w:rsidRPr="00EB3684">
        <w:t xml:space="preserve">. </w:t>
      </w:r>
      <w:r w:rsidR="0087434B" w:rsidRPr="00EB3684">
        <w:t>Therapies</w:t>
      </w:r>
      <w:r w:rsidR="006C6BA6" w:rsidRPr="00EB3684">
        <w:t xml:space="preserve"> and</w:t>
      </w:r>
      <w:r w:rsidR="0087434B" w:rsidRPr="00EB3684">
        <w:t xml:space="preserve"> </w:t>
      </w:r>
      <w:r w:rsidR="00E81801" w:rsidRPr="00EB3684">
        <w:t>vaccines against its infection</w:t>
      </w:r>
      <w:r w:rsidR="0087434B" w:rsidRPr="00EB3684">
        <w:t xml:space="preserve"> are still needed.</w:t>
      </w:r>
      <w:r w:rsidR="00B06B05" w:rsidRPr="00EB3684">
        <w:t xml:space="preserve"> </w:t>
      </w:r>
      <w:r w:rsidR="008F3AF3" w:rsidRPr="00EB3684">
        <w:t>S</w:t>
      </w:r>
      <w:r w:rsidR="00B06B05" w:rsidRPr="00EB3684">
        <w:t>tructural and functional studies on the viral prot</w:t>
      </w:r>
      <w:r w:rsidR="00E81801" w:rsidRPr="00EB3684">
        <w:t>eins</w:t>
      </w:r>
      <w:r w:rsidR="00B06B05" w:rsidRPr="00EB3684">
        <w:t xml:space="preserve"> </w:t>
      </w:r>
      <w:r w:rsidR="006C582E" w:rsidRPr="00EB3684">
        <w:t>will</w:t>
      </w:r>
      <w:r w:rsidR="00B06B05" w:rsidRPr="00EB3684">
        <w:t xml:space="preserve"> provide </w:t>
      </w:r>
      <w:r w:rsidR="00E81801" w:rsidRPr="00EB3684">
        <w:t>useful</w:t>
      </w:r>
      <w:r w:rsidR="00B06B05" w:rsidRPr="00EB3684">
        <w:t xml:space="preserve"> information to understand the </w:t>
      </w:r>
      <w:r w:rsidR="00D97459" w:rsidRPr="00EB3684">
        <w:t xml:space="preserve">viral </w:t>
      </w:r>
      <w:r w:rsidR="00B06B05" w:rsidRPr="00EB3684">
        <w:t>pathogenesis</w:t>
      </w:r>
      <w:r w:rsidR="00200CF8" w:rsidRPr="00EB3684">
        <w:t xml:space="preserve"> and guide structure-based drug discovery</w:t>
      </w:r>
      <w:r w:rsidR="00B06B05" w:rsidRPr="00EB3684">
        <w:t xml:space="preserve">. </w:t>
      </w:r>
    </w:p>
    <w:p w:rsidR="00B76BCE" w:rsidRPr="00EB3684" w:rsidRDefault="00CD4FDB" w:rsidP="00CE3CF6">
      <w:pPr>
        <w:spacing w:line="480" w:lineRule="auto"/>
        <w:jc w:val="both"/>
      </w:pPr>
      <w:r w:rsidRPr="00EB3684">
        <w:t xml:space="preserve">The viral genome of ZIKV encodes a polyprotein that can be cleaved into three structural </w:t>
      </w:r>
      <w:r w:rsidR="006C582E" w:rsidRPr="00EB3684">
        <w:t xml:space="preserve">(C, </w:t>
      </w:r>
      <w:proofErr w:type="spellStart"/>
      <w:r w:rsidR="006C582E" w:rsidRPr="00EB3684">
        <w:t>prM</w:t>
      </w:r>
      <w:proofErr w:type="spellEnd"/>
      <w:r w:rsidR="006C582E" w:rsidRPr="00EB3684">
        <w:t xml:space="preserve">, and E) </w:t>
      </w:r>
      <w:r w:rsidRPr="00EB3684">
        <w:t xml:space="preserve">and </w:t>
      </w:r>
      <w:r w:rsidR="003B179D" w:rsidRPr="00EB3684">
        <w:t xml:space="preserve">seven </w:t>
      </w:r>
      <w:r w:rsidRPr="00EB3684">
        <w:t xml:space="preserve">non-structural (NS) proteins </w:t>
      </w:r>
      <w:r w:rsidR="00200CF8" w:rsidRPr="00EB3684">
        <w:t>(</w:t>
      </w:r>
      <w:r w:rsidRPr="00EB3684">
        <w:t>NS1, NS2A, NS2B, NS3, NS4A, NS4B, and NS5</w:t>
      </w:r>
      <w:r w:rsidR="00200CF8" w:rsidRPr="00EB3684">
        <w:t>)</w:t>
      </w:r>
      <w:r w:rsidR="00F153B6" w:rsidRPr="00EB3684">
        <w:t xml:space="preserve"> </w:t>
      </w:r>
      <w:r w:rsidR="00F153B6" w:rsidRPr="00EB3684">
        <w:fldChar w:fldCharType="begin"/>
      </w:r>
      <w:r w:rsidR="00F153B6" w:rsidRPr="00EB3684">
        <w:instrText xml:space="preserve"> ADDIN EN.CITE &lt;EndNote&gt;&lt;Cite&gt;&lt;Author&gt;Lindenbach&lt;/Author&gt;&lt;Year&gt;2003&lt;/Year&gt;&lt;RecNum&gt;770&lt;/RecNum&gt;&lt;DisplayText&gt;[5]&lt;/DisplayText&gt;&lt;record&gt;&lt;rec-number&gt;770&lt;/rec-number&gt;&lt;foreign-keys&gt;&lt;key app="EN" db-id="x5s5ez5afxtz9zepdx9p9a9zvw2r0tfsvrt5"&gt;770&lt;/key&gt;&lt;/foreign-keys&gt;&lt;ref-type name="Journal Article"&gt;17&lt;/ref-type&gt;&lt;contributors&gt;&lt;authors&gt;&lt;author&gt;Lindenbach, B. D.&lt;/author&gt;&lt;author&gt;Rice, C. M.&lt;/author&gt;&lt;/authors&gt;&lt;/contributors&gt;&lt;auth-address&gt;Center for the Study of Hepatitis C, Laboratory of Virology and Infectious Disease, Rockefeller University, New York, New York 10021, USA.&lt;/auth-address&gt;&lt;titles&gt;&lt;title&gt;Molecular biology of flaviviruses&lt;/title&gt;&lt;secondary-title&gt;Adv Virus Res&lt;/secondary-title&gt;&lt;alt-title&gt;Advances in virus research&lt;/alt-title&gt;&lt;/titles&gt;&lt;periodical&gt;&lt;full-title&gt;Adv Virus Res&lt;/full-title&gt;&lt;/periodical&gt;&lt;pages&gt;23-61&lt;/pages&gt;&lt;volume&gt;59&lt;/volume&gt;&lt;keywords&gt;&lt;keyword&gt;Animals&lt;/keyword&gt;&lt;keyword&gt;*Flavivirus/genetics/physiology/ultrastructure&lt;/keyword&gt;&lt;keyword&gt;Flavivirus Infections/virology&lt;/keyword&gt;&lt;keyword&gt;Genome, Viral&lt;/keyword&gt;&lt;keyword&gt;Humans&lt;/keyword&gt;&lt;keyword&gt;Mice&lt;/keyword&gt;&lt;keyword&gt;Molecular Biology&lt;/keyword&gt;&lt;keyword&gt;RNA, Viral/biosynthesis&lt;/keyword&gt;&lt;keyword&gt;Viral Proteins/genetics/metabolism&lt;/keyword&gt;&lt;keyword&gt;Virus Replication&lt;/keyword&gt;&lt;/keywords&gt;&lt;dates&gt;&lt;year&gt;2003&lt;/year&gt;&lt;/dates&gt;&lt;isbn&gt;0065-3527 (Print)&amp;#xD;0065-3527 (Linking)&lt;/isbn&gt;&lt;accession-num&gt;14696326&lt;/accession-num&gt;&lt;urls&gt;&lt;related-urls&gt;&lt;url&gt;http://www.ncbi.nlm.nih.gov/pubmed/14696326&lt;/url&gt;&lt;/related-urls&gt;&lt;/urls&gt;&lt;/record&gt;&lt;/Cite&gt;&lt;/EndNote&gt;</w:instrText>
      </w:r>
      <w:r w:rsidR="00F153B6" w:rsidRPr="00EB3684">
        <w:fldChar w:fldCharType="separate"/>
      </w:r>
      <w:r w:rsidR="00F153B6" w:rsidRPr="00EB3684">
        <w:rPr>
          <w:noProof/>
        </w:rPr>
        <w:t>[</w:t>
      </w:r>
      <w:hyperlink w:anchor="_ENREF_5" w:tooltip="Lindenbach, 2003 #770" w:history="1">
        <w:r w:rsidR="00BB23EF" w:rsidRPr="00EB3684">
          <w:rPr>
            <w:noProof/>
          </w:rPr>
          <w:t>5</w:t>
        </w:r>
      </w:hyperlink>
      <w:r w:rsidR="00F153B6" w:rsidRPr="00EB3684">
        <w:rPr>
          <w:noProof/>
        </w:rPr>
        <w:t>]</w:t>
      </w:r>
      <w:r w:rsidR="00F153B6" w:rsidRPr="00EB3684">
        <w:fldChar w:fldCharType="end"/>
      </w:r>
      <w:r w:rsidRPr="00EB3684">
        <w:t xml:space="preserve">. Both host and viral proteases are required for the cleavage. </w:t>
      </w:r>
      <w:r w:rsidR="00061EDE" w:rsidRPr="00EB3684">
        <w:t>The f</w:t>
      </w:r>
      <w:r w:rsidR="00B91A43" w:rsidRPr="00EB3684">
        <w:t xml:space="preserve">laviviral </w:t>
      </w:r>
      <w:r w:rsidR="005912BB" w:rsidRPr="00EB3684">
        <w:t xml:space="preserve">protease is a two-component serine protease formed by approximately 180 residues from </w:t>
      </w:r>
      <w:r w:rsidR="00200CF8" w:rsidRPr="00EB3684">
        <w:t xml:space="preserve">N-terminal region of </w:t>
      </w:r>
      <w:r w:rsidR="005912BB" w:rsidRPr="00EB3684">
        <w:t xml:space="preserve">NS3 and </w:t>
      </w:r>
      <w:r w:rsidR="00761E70" w:rsidRPr="00EB3684">
        <w:t xml:space="preserve">the cytoplasmic </w:t>
      </w:r>
      <w:r w:rsidR="008A415F" w:rsidRPr="00EB3684">
        <w:t>region (~40 a</w:t>
      </w:r>
      <w:r w:rsidR="005963C1" w:rsidRPr="00EB3684">
        <w:t>mino</w:t>
      </w:r>
      <w:r w:rsidR="00040814" w:rsidRPr="00EB3684">
        <w:t xml:space="preserve"> acids</w:t>
      </w:r>
      <w:r w:rsidR="008A415F" w:rsidRPr="00EB3684">
        <w:t xml:space="preserve">) </w:t>
      </w:r>
      <w:r w:rsidR="00DB62B4" w:rsidRPr="00EB3684">
        <w:t>of</w:t>
      </w:r>
      <w:r w:rsidR="008A415F" w:rsidRPr="00EB3684">
        <w:t xml:space="preserve"> NS2B. NS2B is a </w:t>
      </w:r>
      <w:r w:rsidR="005912BB" w:rsidRPr="00EB3684">
        <w:t>membrane prot</w:t>
      </w:r>
      <w:r w:rsidR="008A415F" w:rsidRPr="00EB3684">
        <w:t xml:space="preserve">ein with four transmembrane regions which are not required for the protease activity, but </w:t>
      </w:r>
      <w:r w:rsidR="000D002C" w:rsidRPr="00EB3684">
        <w:t>are</w:t>
      </w:r>
      <w:r w:rsidR="008A415F" w:rsidRPr="00EB3684">
        <w:t xml:space="preserve"> </w:t>
      </w:r>
      <w:r w:rsidR="006C582E" w:rsidRPr="00EB3684">
        <w:t>essential</w:t>
      </w:r>
      <w:r w:rsidR="008A415F" w:rsidRPr="00EB3684">
        <w:t xml:space="preserve"> for the membrane </w:t>
      </w:r>
      <w:r w:rsidR="000C5F94" w:rsidRPr="00EB3684">
        <w:t xml:space="preserve">association </w:t>
      </w:r>
      <w:r w:rsidR="008A415F" w:rsidRPr="00EB3684">
        <w:t xml:space="preserve">of NS2B and </w:t>
      </w:r>
      <w:r w:rsidR="00C53BC3" w:rsidRPr="00EB3684">
        <w:t xml:space="preserve">its complex with </w:t>
      </w:r>
      <w:r w:rsidR="008A415F" w:rsidRPr="00EB3684">
        <w:t xml:space="preserve">NS3 </w:t>
      </w:r>
      <w:r w:rsidR="003A224E" w:rsidRPr="00EB3684">
        <w:fldChar w:fldCharType="begin">
          <w:fldData xml:space="preserve">PEVuZE5vdGU+PENpdGU+PEF1dGhvcj5MaTwvQXV0aG9yPjxZZWFyPjIwMTU8L1llYXI+PFJlY051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</w:fldData>
        </w:fldChar>
      </w:r>
      <w:r w:rsidR="00BB23EF" w:rsidRPr="00EB3684">
        <w:instrText xml:space="preserve"> ADDIN EN.CITE </w:instrText>
      </w:r>
      <w:r w:rsidR="00BB23EF" w:rsidRPr="00EB3684">
        <w:fldChar w:fldCharType="begin">
          <w:fldData xml:space="preserve">PEVuZE5vdGU+PENpdGU+PEF1dGhvcj5MaTwvQXV0aG9yPjxZZWFyPjIwMTU8L1llYXI+PFJlY051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</w:fldData>
        </w:fldChar>
      </w:r>
      <w:r w:rsidR="00BB23EF" w:rsidRPr="00EB3684">
        <w:instrText xml:space="preserve"> ADDIN EN.CITE.DATA </w:instrText>
      </w:r>
      <w:r w:rsidR="00BB23EF" w:rsidRPr="00EB3684">
        <w:fldChar w:fldCharType="end"/>
      </w:r>
      <w:r w:rsidR="003A224E" w:rsidRPr="00EB3684">
        <w:fldChar w:fldCharType="separate"/>
      </w:r>
      <w:r w:rsidR="00F153B6" w:rsidRPr="00EB3684">
        <w:rPr>
          <w:noProof/>
        </w:rPr>
        <w:t>[</w:t>
      </w:r>
      <w:hyperlink w:anchor="_ENREF_6" w:tooltip="Li, 2015 #1992" w:history="1">
        <w:r w:rsidR="00BB23EF" w:rsidRPr="00EB3684">
          <w:rPr>
            <w:noProof/>
          </w:rPr>
          <w:t>6</w:t>
        </w:r>
      </w:hyperlink>
      <w:r w:rsidR="00F153B6" w:rsidRPr="00EB3684">
        <w:rPr>
          <w:noProof/>
        </w:rPr>
        <w:t>,</w:t>
      </w:r>
      <w:hyperlink w:anchor="_ENREF_7" w:tooltip="Clum, 1997 #287" w:history="1">
        <w:r w:rsidR="00BB23EF" w:rsidRPr="00EB3684">
          <w:rPr>
            <w:noProof/>
          </w:rPr>
          <w:t>7</w:t>
        </w:r>
      </w:hyperlink>
      <w:r w:rsidR="00F153B6" w:rsidRPr="00EB3684">
        <w:rPr>
          <w:noProof/>
        </w:rPr>
        <w:t>]</w:t>
      </w:r>
      <w:r w:rsidR="003A224E" w:rsidRPr="00EB3684">
        <w:fldChar w:fldCharType="end"/>
      </w:r>
      <w:r w:rsidR="008A415F" w:rsidRPr="00EB3684">
        <w:t xml:space="preserve">. </w:t>
      </w:r>
      <w:r w:rsidR="00DA3C57" w:rsidRPr="00EB3684">
        <w:t xml:space="preserve">The </w:t>
      </w:r>
      <w:r w:rsidR="008F3AF3" w:rsidRPr="00EB3684">
        <w:t xml:space="preserve">NS2B </w:t>
      </w:r>
      <w:r w:rsidR="00DA3C57" w:rsidRPr="00EB3684">
        <w:t xml:space="preserve">cofactor region </w:t>
      </w:r>
      <w:r w:rsidR="00FE73CB" w:rsidRPr="00EB3684">
        <w:t>is</w:t>
      </w:r>
      <w:r w:rsidR="00DA3C57" w:rsidRPr="00EB3684">
        <w:t xml:space="preserve"> critical for the folding and the protease activity </w:t>
      </w:r>
      <w:r w:rsidR="008F3AF3" w:rsidRPr="00EB3684">
        <w:t xml:space="preserve">of NS3 </w:t>
      </w:r>
      <w:r w:rsidR="00DA3C57" w:rsidRPr="00EB3684">
        <w:t>by f</w:t>
      </w:r>
      <w:r w:rsidR="00EB011E" w:rsidRPr="00EB3684">
        <w:t>orming part</w:t>
      </w:r>
      <w:r w:rsidR="00FE73CB" w:rsidRPr="00EB3684">
        <w:t>s</w:t>
      </w:r>
      <w:r w:rsidR="00EB011E" w:rsidRPr="00EB3684">
        <w:t xml:space="preserve"> of the active site</w:t>
      </w:r>
      <w:r w:rsidR="00FE73CB" w:rsidRPr="00EB3684">
        <w:t xml:space="preserve"> </w:t>
      </w:r>
      <w:r w:rsidR="003A224E" w:rsidRPr="00EB3684">
        <w:fldChar w:fldCharType="begin"/>
      </w:r>
      <w:r w:rsidR="00A72703" w:rsidRPr="00EB3684">
        <w:instrText xml:space="preserve"> ADDIN EN.CITE &lt;EndNote&gt;&lt;Cite&gt;&lt;Author&gt;Leung&lt;/Author&gt;&lt;Year&gt;2001&lt;/Year&gt;&lt;RecNum&gt;172&lt;/RecNum&gt;&lt;DisplayText&gt;[8]&lt;/DisplayText&gt;&lt;record&gt;&lt;rec-number&gt;172&lt;/rec-number&gt;&lt;foreign-keys&gt;&lt;key app="EN" db-id="v2t0esp9fa5rtue0098xzz0hrtdaff2xrvsf" timestamp="1388390505"&gt;172&lt;/key&gt;&lt;/foreign-keys&gt;&lt;ref-type name="Journal Article"&gt;17&lt;/ref-type&gt;&lt;contributors&gt;&lt;authors&gt;&lt;author&gt;Leung, D.&lt;/author&gt;&lt;author&gt;Schroder, K.&lt;/author&gt;&lt;author&gt;White, H.&lt;/author&gt;&lt;author&gt;Fang, N. X.&lt;/author&gt;&lt;author&gt;Stoermer, M. J.&lt;/author&gt;&lt;author&gt;Abbenante, G.&lt;/author&gt;&lt;author&gt;Martin, J. L.&lt;/author&gt;&lt;author&gt;Young, P. R.&lt;/author&gt;&lt;author&gt;Fairlie, D. P.&lt;/author&gt;&lt;/authors&gt;&lt;/contributors&gt;&lt;auth-address&gt;Centre for Drug Design and Development, Institute for Molecular Bioscience, University of Queensland, Brisbane, Queensland 4072, Australia.&lt;/auth-address&gt;&lt;titles&gt;&lt;title&gt;Activity of recombinant dengue 2 virus NS3 protease in the presence of a truncated NS2B co-factor, small peptide substrates, and inhibitors&lt;/title&gt;&lt;secondary-title&gt;J Biol Chem&lt;/secondary-title&gt;&lt;alt-title&gt;The Journal of biological chemistry&lt;/alt-title&gt;&lt;/titles&gt;&lt;periodical&gt;&lt;full-title&gt;J Biol Chem&lt;/full-title&gt;&lt;/periodical&gt;&lt;pages&gt;45762-71&lt;/pages&gt;&lt;volume&gt;276&lt;/volume&gt;&lt;number&gt;49&lt;/number&gt;&lt;keywords&gt;&lt;keyword&gt;Base Sequence&lt;/keyword&gt;&lt;keyword&gt;DNA Primers&lt;/keyword&gt;&lt;keyword&gt;Electrophoresis, Polyacrylamide Gel&lt;/keyword&gt;&lt;keyword&gt;Kinetics&lt;/keyword&gt;&lt;keyword&gt;Peptides/*metabolism&lt;/keyword&gt;&lt;keyword&gt;Protease Inhibitors/*pharmacology&lt;/keyword&gt;&lt;keyword&gt;Recombinant Proteins/pharmacology&lt;/keyword&gt;&lt;keyword&gt;Substrate Specificity&lt;/keyword&gt;&lt;keyword&gt;Viral Nonstructural Proteins/chemistry/genetics/*metabolism&lt;/keyword&gt;&lt;/keywords&gt;&lt;dates&gt;&lt;year&gt;2001&lt;/year&gt;&lt;pub-dates&gt;&lt;date&gt;Dec 7&lt;/date&gt;&lt;/pub-dates&gt;&lt;/dates&gt;&lt;isbn&gt;0021-9258 (Print)&amp;#xD;0021-9258 (Linking)&lt;/isbn&gt;&lt;accession-num&gt;11581268&lt;/accession-num&gt;&lt;urls&gt;&lt;related-urls&gt;&lt;url&gt;http://www.ncbi.nlm.nih.gov/pubmed/11581268&lt;/url&gt;&lt;/related-urls&gt;&lt;/urls&gt;&lt;electronic-resource-num&gt;10.1074/jbc.M107360200&lt;/electronic-resource-num&gt;&lt;/record&gt;&lt;/Cite&gt;&lt;/EndNote&gt;</w:instrText>
      </w:r>
      <w:r w:rsidR="003A224E" w:rsidRPr="00EB3684">
        <w:fldChar w:fldCharType="separate"/>
      </w:r>
      <w:r w:rsidR="00F153B6" w:rsidRPr="00EB3684">
        <w:rPr>
          <w:noProof/>
        </w:rPr>
        <w:t>[</w:t>
      </w:r>
      <w:hyperlink w:anchor="_ENREF_8" w:tooltip="Leung, 2001 #172" w:history="1">
        <w:r w:rsidR="00BB23EF" w:rsidRPr="00EB3684">
          <w:rPr>
            <w:noProof/>
          </w:rPr>
          <w:t>8</w:t>
        </w:r>
      </w:hyperlink>
      <w:r w:rsidR="00F153B6" w:rsidRPr="00EB3684">
        <w:rPr>
          <w:noProof/>
        </w:rPr>
        <w:t>]</w:t>
      </w:r>
      <w:r w:rsidR="003A224E" w:rsidRPr="00EB3684">
        <w:fldChar w:fldCharType="end"/>
      </w:r>
      <w:r w:rsidR="00EB011E" w:rsidRPr="00EB3684">
        <w:t xml:space="preserve">. </w:t>
      </w:r>
      <w:r w:rsidR="003B179D" w:rsidRPr="00EB3684">
        <w:t xml:space="preserve">Due to the hydrophobic nature of the transmembrane regions of NS2B, most structural studies are using constructs </w:t>
      </w:r>
      <w:r w:rsidR="00F153B6" w:rsidRPr="00EB3684">
        <w:t xml:space="preserve">that </w:t>
      </w:r>
      <w:r w:rsidR="008F3AF3" w:rsidRPr="00EB3684">
        <w:t>do not contain the transmembrane domains</w:t>
      </w:r>
      <w:r w:rsidR="00FE73CB" w:rsidRPr="00EB3684">
        <w:t xml:space="preserve"> </w:t>
      </w:r>
      <w:r w:rsidR="003A224E" w:rsidRPr="00EB3684">
        <w:fldChar w:fldCharType="begin">
          <w:fldData xml:space="preserve">PEVuZE5vdGU+PENpdGU+PEF1dGhvcj5MdW88L0F1dGhvcj48WWVhcj4yMDA4PC9ZZWFyPjxSZWNO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</w:fldData>
        </w:fldChar>
      </w:r>
      <w:r w:rsidR="00BB23EF" w:rsidRPr="00EB3684">
        <w:instrText xml:space="preserve"> ADDIN EN.CITE </w:instrText>
      </w:r>
      <w:r w:rsidR="00BB23EF" w:rsidRPr="00EB3684">
        <w:fldChar w:fldCharType="begin">
          <w:fldData xml:space="preserve">PEVuZE5vdGU+PENpdGU+PEF1dGhvcj5MdW88L0F1dGhvcj48WWVhcj4yMDA4PC9ZZWFyPjxSZWNO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</w:fldData>
        </w:fldChar>
      </w:r>
      <w:r w:rsidR="00BB23EF" w:rsidRPr="00EB3684">
        <w:instrText xml:space="preserve"> ADDIN EN.CITE.DATA </w:instrText>
      </w:r>
      <w:r w:rsidR="00BB23EF" w:rsidRPr="00EB3684">
        <w:fldChar w:fldCharType="end"/>
      </w:r>
      <w:r w:rsidR="003A224E" w:rsidRPr="00EB3684">
        <w:fldChar w:fldCharType="separate"/>
      </w:r>
      <w:r w:rsidR="00F153B6" w:rsidRPr="00EB3684">
        <w:rPr>
          <w:noProof/>
        </w:rPr>
        <w:t>[</w:t>
      </w:r>
      <w:hyperlink w:anchor="_ENREF_9" w:tooltip="Luo, 2008 #883" w:history="1">
        <w:r w:rsidR="00BB23EF" w:rsidRPr="00EB3684">
          <w:rPr>
            <w:noProof/>
          </w:rPr>
          <w:t>9</w:t>
        </w:r>
      </w:hyperlink>
      <w:r w:rsidR="00F153B6" w:rsidRPr="00EB3684">
        <w:rPr>
          <w:noProof/>
        </w:rPr>
        <w:t>,</w:t>
      </w:r>
      <w:hyperlink w:anchor="_ENREF_10" w:tooltip="Robin, 2009 #429" w:history="1">
        <w:r w:rsidR="00BB23EF" w:rsidRPr="00EB3684">
          <w:rPr>
            <w:noProof/>
          </w:rPr>
          <w:t>10</w:t>
        </w:r>
      </w:hyperlink>
      <w:r w:rsidR="00F153B6" w:rsidRPr="00EB3684">
        <w:rPr>
          <w:noProof/>
        </w:rPr>
        <w:t>]</w:t>
      </w:r>
      <w:r w:rsidR="003A224E" w:rsidRPr="00EB3684">
        <w:fldChar w:fldCharType="end"/>
      </w:r>
      <w:r w:rsidR="003B179D" w:rsidRPr="00EB3684">
        <w:t xml:space="preserve">. </w:t>
      </w:r>
      <w:r w:rsidR="00207E48" w:rsidRPr="00EB3684">
        <w:t xml:space="preserve">The conventional construct </w:t>
      </w:r>
      <w:r w:rsidR="006C582E" w:rsidRPr="00EB3684">
        <w:t>contain</w:t>
      </w:r>
      <w:r w:rsidR="00164A2E" w:rsidRPr="00EB3684">
        <w:t>s</w:t>
      </w:r>
      <w:r w:rsidR="006C582E" w:rsidRPr="00EB3684">
        <w:t xml:space="preserve"> the</w:t>
      </w:r>
      <w:r w:rsidR="00207E48" w:rsidRPr="00EB3684">
        <w:t xml:space="preserve"> NS2B cofactor region </w:t>
      </w:r>
      <w:r w:rsidR="006C582E" w:rsidRPr="00EB3684">
        <w:t xml:space="preserve">covalently linked </w:t>
      </w:r>
      <w:r w:rsidR="00C53BC3" w:rsidRPr="00EB3684">
        <w:t xml:space="preserve">to the </w:t>
      </w:r>
      <w:r w:rsidR="00201877" w:rsidRPr="00EB3684">
        <w:t>NS3 protease domain through a</w:t>
      </w:r>
      <w:r w:rsidR="00207E48" w:rsidRPr="00EB3684">
        <w:t xml:space="preserve"> Gly</w:t>
      </w:r>
      <w:r w:rsidR="00207E48" w:rsidRPr="00EB3684">
        <w:rPr>
          <w:vertAlign w:val="subscript"/>
        </w:rPr>
        <w:t>4</w:t>
      </w:r>
      <w:r w:rsidR="00E71004" w:rsidRPr="00EB3684">
        <w:t>-</w:t>
      </w:r>
      <w:r w:rsidR="00207E48" w:rsidRPr="00EB3684">
        <w:t>Ser</w:t>
      </w:r>
      <w:r w:rsidR="00E71004" w:rsidRPr="00EB3684">
        <w:t>-</w:t>
      </w:r>
      <w:r w:rsidR="00207E48" w:rsidRPr="00EB3684">
        <w:t>Gly</w:t>
      </w:r>
      <w:r w:rsidR="00201877" w:rsidRPr="00EB3684">
        <w:rPr>
          <w:vertAlign w:val="subscript"/>
        </w:rPr>
        <w:t>4</w:t>
      </w:r>
      <w:r w:rsidR="00207E48" w:rsidRPr="00EB3684">
        <w:t xml:space="preserve"> </w:t>
      </w:r>
      <w:r w:rsidR="00B91A43" w:rsidRPr="00EB3684">
        <w:t xml:space="preserve">flexible </w:t>
      </w:r>
      <w:r w:rsidR="00207E48" w:rsidRPr="00EB3684">
        <w:t>linker</w:t>
      </w:r>
      <w:r w:rsidR="00FE73CB" w:rsidRPr="00EB3684">
        <w:t xml:space="preserve"> </w:t>
      </w:r>
      <w:r w:rsidR="003A224E" w:rsidRPr="00EB3684">
        <w:fldChar w:fldCharType="begin">
          <w:fldData xml:space="preserve">PEVuZE5vdGU+PENpdGU+PEF1dGhvcj5MZXVuZzwvQXV0aG9yPjxZZWFyPjIwMDE8L1llYXI+PFJl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=
</w:fldData>
        </w:fldChar>
      </w:r>
      <w:r w:rsidR="00BB23EF" w:rsidRPr="00EB3684">
        <w:instrText xml:space="preserve"> ADDIN EN.CITE </w:instrText>
      </w:r>
      <w:r w:rsidR="00BB23EF" w:rsidRPr="00EB3684">
        <w:fldChar w:fldCharType="begin">
          <w:fldData xml:space="preserve">PEVuZE5vdGU+PENpdGU+PEF1dGhvcj5MZXVuZzwvQXV0aG9yPjxZZWFyPjIwMDE8L1llYXI+PFJl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=
</w:fldData>
        </w:fldChar>
      </w:r>
      <w:r w:rsidR="00BB23EF" w:rsidRPr="00EB3684">
        <w:instrText xml:space="preserve"> ADDIN EN.CITE.DATA </w:instrText>
      </w:r>
      <w:r w:rsidR="00BB23EF" w:rsidRPr="00EB3684">
        <w:fldChar w:fldCharType="end"/>
      </w:r>
      <w:r w:rsidR="003A224E" w:rsidRPr="00EB3684">
        <w:fldChar w:fldCharType="separate"/>
      </w:r>
      <w:r w:rsidR="00F153B6" w:rsidRPr="00EB3684">
        <w:rPr>
          <w:noProof/>
        </w:rPr>
        <w:t>[</w:t>
      </w:r>
      <w:hyperlink w:anchor="_ENREF_8" w:tooltip="Leung, 2001 #172" w:history="1">
        <w:r w:rsidR="00BB23EF" w:rsidRPr="00EB3684">
          <w:rPr>
            <w:noProof/>
          </w:rPr>
          <w:t>8</w:t>
        </w:r>
      </w:hyperlink>
      <w:r w:rsidR="00F153B6" w:rsidRPr="00EB3684">
        <w:rPr>
          <w:noProof/>
        </w:rPr>
        <w:t>,</w:t>
      </w:r>
      <w:hyperlink w:anchor="_ENREF_11" w:tooltip="Shannon, 2015 #650" w:history="1">
        <w:r w:rsidR="00BB23EF" w:rsidRPr="00EB3684">
          <w:rPr>
            <w:noProof/>
          </w:rPr>
          <w:t>11</w:t>
        </w:r>
      </w:hyperlink>
      <w:r w:rsidR="00F153B6" w:rsidRPr="00EB3684">
        <w:rPr>
          <w:noProof/>
        </w:rPr>
        <w:t>]</w:t>
      </w:r>
      <w:r w:rsidR="003A224E" w:rsidRPr="00EB3684">
        <w:fldChar w:fldCharType="end"/>
      </w:r>
      <w:r w:rsidR="006923CB" w:rsidRPr="00EB3684">
        <w:t xml:space="preserve">. </w:t>
      </w:r>
      <w:r w:rsidR="00986868" w:rsidRPr="00EB3684">
        <w:t>This construct ma</w:t>
      </w:r>
      <w:r w:rsidR="003D77D7" w:rsidRPr="00EB3684">
        <w:t>k</w:t>
      </w:r>
      <w:r w:rsidR="00986868" w:rsidRPr="00EB3684">
        <w:t>e</w:t>
      </w:r>
      <w:r w:rsidR="003D77D7" w:rsidRPr="00EB3684">
        <w:t>s</w:t>
      </w:r>
      <w:r w:rsidR="00C53BC3" w:rsidRPr="00EB3684">
        <w:t xml:space="preserve"> the</w:t>
      </w:r>
      <w:r w:rsidR="00986868" w:rsidRPr="00EB3684">
        <w:t xml:space="preserve"> structural and biochemical characterization of the protease</w:t>
      </w:r>
      <w:r w:rsidR="004D3FCE" w:rsidRPr="00EB3684">
        <w:t>s</w:t>
      </w:r>
      <w:r w:rsidR="003D77D7" w:rsidRPr="00EB3684">
        <w:t xml:space="preserve"> </w:t>
      </w:r>
      <w:r w:rsidR="00C53BC3" w:rsidRPr="00EB3684">
        <w:t xml:space="preserve">possible </w:t>
      </w:r>
      <w:r w:rsidR="003D77D7" w:rsidRPr="00EB3684">
        <w:t xml:space="preserve">and has been used for </w:t>
      </w:r>
      <w:r w:rsidR="00061EDE" w:rsidRPr="00EB3684">
        <w:t xml:space="preserve">the design of </w:t>
      </w:r>
      <w:r w:rsidR="003D77D7" w:rsidRPr="00EB3684">
        <w:t>protease</w:t>
      </w:r>
      <w:r w:rsidR="00986868" w:rsidRPr="00EB3684">
        <w:t xml:space="preserve"> inhibitors.</w:t>
      </w:r>
      <w:r w:rsidR="00207E48" w:rsidRPr="00EB3684">
        <w:t xml:space="preserve"> </w:t>
      </w:r>
      <w:r w:rsidR="00201877" w:rsidRPr="00EB3684">
        <w:t>Replacing this linker with an enzyme cleave site</w:t>
      </w:r>
      <w:r w:rsidR="003D77D7" w:rsidRPr="00EB3684">
        <w:t xml:space="preserve"> </w:t>
      </w:r>
      <w:r w:rsidR="003A224E" w:rsidRPr="00EB3684">
        <w:fldChar w:fldCharType="begin">
          <w:fldData xml:space="preserve">PEVuZE5vdGU+PENpdGU+PEF1dGhvcj5kZSBsYSBDcnV6PC9BdXRob3I+PFllYXI+MjAxNDwvWWVh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</w:fldData>
        </w:fldChar>
      </w:r>
      <w:r w:rsidR="00BB23EF" w:rsidRPr="00EB3684">
        <w:instrText xml:space="preserve"> ADDIN EN.CITE </w:instrText>
      </w:r>
      <w:r w:rsidR="00BB23EF" w:rsidRPr="00EB3684">
        <w:fldChar w:fldCharType="begin">
          <w:fldData xml:space="preserve">PEVuZE5vdGU+PENpdGU+PEF1dGhvcj5kZSBsYSBDcnV6PC9BdXRob3I+PFllYXI+MjAxNDwvWWVh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</w:fldData>
        </w:fldChar>
      </w:r>
      <w:r w:rsidR="00BB23EF" w:rsidRPr="00EB3684">
        <w:instrText xml:space="preserve"> ADDIN EN.CITE.DATA </w:instrText>
      </w:r>
      <w:r w:rsidR="00BB23EF" w:rsidRPr="00EB3684">
        <w:fldChar w:fldCharType="end"/>
      </w:r>
      <w:r w:rsidR="003A224E" w:rsidRPr="00EB3684">
        <w:fldChar w:fldCharType="separate"/>
      </w:r>
      <w:r w:rsidR="00F153B6" w:rsidRPr="00EB3684">
        <w:rPr>
          <w:noProof/>
        </w:rPr>
        <w:t>[</w:t>
      </w:r>
      <w:hyperlink w:anchor="_ENREF_12" w:tooltip="de la Cruz, 2014 #619" w:history="1">
        <w:r w:rsidR="00BB23EF" w:rsidRPr="00EB3684">
          <w:rPr>
            <w:noProof/>
          </w:rPr>
          <w:t>12</w:t>
        </w:r>
      </w:hyperlink>
      <w:r w:rsidR="00F153B6" w:rsidRPr="00EB3684">
        <w:rPr>
          <w:noProof/>
        </w:rPr>
        <w:t>,</w:t>
      </w:r>
      <w:hyperlink w:anchor="_ENREF_13" w:tooltip="Phoo, 2016 #2139" w:history="1">
        <w:r w:rsidR="00BB23EF" w:rsidRPr="00EB3684">
          <w:rPr>
            <w:noProof/>
          </w:rPr>
          <w:t>13</w:t>
        </w:r>
      </w:hyperlink>
      <w:r w:rsidR="00F153B6" w:rsidRPr="00EB3684">
        <w:rPr>
          <w:noProof/>
        </w:rPr>
        <w:t>]</w:t>
      </w:r>
      <w:r w:rsidR="003A224E" w:rsidRPr="00EB3684">
        <w:fldChar w:fldCharType="end"/>
      </w:r>
      <w:r w:rsidR="00201877" w:rsidRPr="00EB3684">
        <w:t xml:space="preserve"> or removing this linker</w:t>
      </w:r>
      <w:r w:rsidR="003D77D7" w:rsidRPr="00EB3684">
        <w:t xml:space="preserve"> </w:t>
      </w:r>
      <w:r w:rsidR="003A224E" w:rsidRPr="00EB3684">
        <w:fldChar w:fldCharType="begin">
          <w:fldData xml:space="preserve">PEVuZE5vdGU+PENpdGU+PEF1dGhvcj5LaW08L0F1dGhvcj48WWVhcj4yMDEzPC9ZZWFyPjxSZWNO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E1OTctMTYwMDwvcGFnZXM+PHZvbHVtZT4zNTQ8L3ZvbHVtZT48bnVtYmVyPjYzMTk8L251bWJl
cj48ZGF0ZXM+PHllYXI+MjAxNjwveWVhcj48cHViLWRhdGVzPjxkYXRlPkRlYyAyMzwvZGF0ZT48
L3B1Yi1kYXRlcz48L2RhdGVzPjxpc2JuPjEwOTUtOTIwMyAoRWxlY3Ryb25pYykmI3hEOzAwMzYt
ODA3NSAoTGlua2luZyk8L2lzYm4+PGFjY2Vzc2lvbi1udW0+Mjc5NDA1ODA8L2FjY2Vzc2lvbi1u
dW0+PHVybHM+PHJlbGF0ZWQtdXJscz48dXJsPmh0dHA6Ly93d3cubmNiaS5ubG0ubmloLmdvdi9w
dWJtZWQvMjc5NDA1ODA8L3VybD48L3JlbGF0ZWQtdXJscz48L3VybHM+PGVsZWN0cm9uaWMtcmVz
b3VyY2UtbnVtPjEwLjExMjYvc2NpZW5jZS5hYWk5MzA5PC9lbGVjdHJvbmljLXJlc291cmNlLW51
bT48L3JlY29yZD48L0NpdGU+PC9FbmROb3RlPn==
</w:fldData>
        </w:fldChar>
      </w:r>
      <w:r w:rsidR="00BB23EF" w:rsidRPr="00EB3684">
        <w:instrText xml:space="preserve"> ADDIN EN.CITE </w:instrText>
      </w:r>
      <w:r w:rsidR="00BB23EF" w:rsidRPr="00EB3684">
        <w:fldChar w:fldCharType="begin">
          <w:fldData xml:space="preserve">PEVuZE5vdGU+PENpdGU+PEF1dGhvcj5LaW08L0F1dGhvcj48WWVhcj4yMDEzPC9ZZWFyPjxSZWNO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E1OTctMTYwMDwvcGFnZXM+PHZvbHVtZT4zNTQ8L3ZvbHVtZT48bnVtYmVyPjYzMTk8L251bWJl
cj48ZGF0ZXM+PHllYXI+MjAxNjwveWVhcj48cHViLWRhdGVzPjxkYXRlPkRlYyAyMzwvZGF0ZT48
L3B1Yi1kYXRlcz48L2RhdGVzPjxpc2JuPjEwOTUtOTIwMyAoRWxlY3Ryb25pYykmI3hEOzAwMzYt
ODA3NSAoTGlua2luZyk8L2lzYm4+PGFjY2Vzc2lvbi1udW0+Mjc5NDA1ODA8L2FjY2Vzc2lvbi1u
dW0+PHVybHM+PHJlbGF0ZWQtdXJscz48dXJsPmh0dHA6Ly93d3cubmNiaS5ubG0ubmloLmdvdi9w
dWJtZWQvMjc5NDA1ODA8L3VybD48L3JlbGF0ZWQtdXJscz48L3VybHM+PGVsZWN0cm9uaWMtcmVz
b3VyY2UtbnVtPjEwLjExMjYvc2NpZW5jZS5hYWk5MzA5PC9lbGVjdHJvbmljLXJlc291cmNlLW51
bT48L3JlY29yZD48L0NpdGU+PC9FbmROb3RlPn==
</w:fldData>
        </w:fldChar>
      </w:r>
      <w:r w:rsidR="00BB23EF" w:rsidRPr="00EB3684">
        <w:instrText xml:space="preserve"> ADDIN EN.CITE.DATA </w:instrText>
      </w:r>
      <w:r w:rsidR="00BB23EF" w:rsidRPr="00EB3684">
        <w:fldChar w:fldCharType="end"/>
      </w:r>
      <w:r w:rsidR="003A224E" w:rsidRPr="00EB3684">
        <w:fldChar w:fldCharType="separate"/>
      </w:r>
      <w:r w:rsidR="00F153B6" w:rsidRPr="00EB3684">
        <w:rPr>
          <w:noProof/>
        </w:rPr>
        <w:t>[</w:t>
      </w:r>
      <w:hyperlink w:anchor="_ENREF_14" w:tooltip="Kim, 2013 #933" w:history="1">
        <w:r w:rsidR="00BB23EF" w:rsidRPr="00EB3684">
          <w:rPr>
            <w:noProof/>
          </w:rPr>
          <w:t>14</w:t>
        </w:r>
      </w:hyperlink>
      <w:r w:rsidR="00F153B6" w:rsidRPr="00EB3684">
        <w:rPr>
          <w:noProof/>
        </w:rPr>
        <w:t>,</w:t>
      </w:r>
      <w:hyperlink w:anchor="_ENREF_15" w:tooltip="Zhang, 2016 #2147" w:history="1">
        <w:r w:rsidR="00BB23EF" w:rsidRPr="00EB3684">
          <w:rPr>
            <w:noProof/>
          </w:rPr>
          <w:t>15</w:t>
        </w:r>
      </w:hyperlink>
      <w:r w:rsidR="00F153B6" w:rsidRPr="00EB3684">
        <w:rPr>
          <w:noProof/>
        </w:rPr>
        <w:t>]</w:t>
      </w:r>
      <w:r w:rsidR="003A224E" w:rsidRPr="00EB3684">
        <w:fldChar w:fldCharType="end"/>
      </w:r>
      <w:r w:rsidR="008F3AF3" w:rsidRPr="00EB3684">
        <w:t xml:space="preserve"> affect</w:t>
      </w:r>
      <w:r w:rsidR="00C53BC3" w:rsidRPr="00EB3684">
        <w:t>s</w:t>
      </w:r>
      <w:r w:rsidR="008F3AF3" w:rsidRPr="00EB3684">
        <w:t xml:space="preserve"> </w:t>
      </w:r>
      <w:r w:rsidR="008F3AF3" w:rsidRPr="00EB3684">
        <w:lastRenderedPageBreak/>
        <w:t xml:space="preserve">the </w:t>
      </w:r>
      <w:r w:rsidR="00C53BC3" w:rsidRPr="00EB3684">
        <w:t xml:space="preserve">structural dynamics of the </w:t>
      </w:r>
      <w:r w:rsidR="006C6BA6" w:rsidRPr="00EB3684">
        <w:t>protease</w:t>
      </w:r>
      <w:r w:rsidR="00201877" w:rsidRPr="00EB3684">
        <w:t xml:space="preserve">. </w:t>
      </w:r>
      <w:r w:rsidR="002F3730" w:rsidRPr="00EB3684">
        <w:t>For DENV protease, no</w:t>
      </w:r>
      <w:r w:rsidR="008F3AF3" w:rsidRPr="00EB3684">
        <w:t xml:space="preserve"> obvious</w:t>
      </w:r>
      <w:r w:rsidR="002F3730" w:rsidRPr="00EB3684">
        <w:t xml:space="preserve"> difference </w:t>
      </w:r>
      <w:r w:rsidR="004D3FCE" w:rsidRPr="00EB3684">
        <w:t xml:space="preserve">in enzymatic activity </w:t>
      </w:r>
      <w:r w:rsidR="003D77D7" w:rsidRPr="00EB3684">
        <w:t>i</w:t>
      </w:r>
      <w:r w:rsidR="002F3730" w:rsidRPr="00EB3684">
        <w:t xml:space="preserve">s </w:t>
      </w:r>
      <w:r w:rsidR="00033B6F" w:rsidRPr="00EB3684">
        <w:t>observed for different</w:t>
      </w:r>
      <w:r w:rsidR="002F3730" w:rsidRPr="00EB3684">
        <w:t xml:space="preserve"> constructs</w:t>
      </w:r>
      <w:r w:rsidR="003C20DC" w:rsidRPr="00EB3684">
        <w:t xml:space="preserve"> </w:t>
      </w:r>
      <w:r w:rsidR="003A224E" w:rsidRPr="00EB3684">
        <w:fldChar w:fldCharType="begin"/>
      </w:r>
      <w:r w:rsidR="00F153B6" w:rsidRPr="00EB3684">
        <w:instrText xml:space="preserve"> ADDIN EN.CITE &lt;EndNote&gt;&lt;Cite&gt;&lt;Author&gt;Shannon&lt;/Author&gt;&lt;Year&gt;2015&lt;/Year&gt;&lt;RecNum&gt;650&lt;/RecNum&gt;&lt;DisplayText&gt;[11]&lt;/DisplayText&gt;&lt;record&gt;&lt;rec-number&gt;650&lt;/rec-number&gt;&lt;foreign-keys&gt;&lt;key app="EN" db-id="x5s5ez5afxtz9zepdx9p9a9zvw2r0tfsvrt5"&gt;650&lt;/key&gt;&lt;/foreign-keys&gt;&lt;ref-type name="Journal Article"&gt;17&lt;/ref-type&gt;&lt;contributors&gt;&lt;authors&gt;&lt;author&gt;Shannon, A. E.&lt;/author&gt;&lt;author&gt;Chappell, K. J.&lt;/author&gt;&lt;author&gt;Stoermer, M. J.&lt;/author&gt;&lt;author&gt;Chow, S. Y.&lt;/author&gt;&lt;author&gt;Kok, W. M.&lt;/author&gt;&lt;author&gt;Fairlie, D. P.&lt;/author&gt;&lt;author&gt;Young, P. R.&lt;/author&gt;&lt;/authors&gt;&lt;/contributors&gt;&lt;auth-address&gt;School of Chemistry and Molecular Biosciences, University of Queensland, St Lucia, Queensland 4072, Australia.&amp;#xD;Division of Chemistry and Structural Biology, Institute for Molecular Bioscience, University of Queensland, St Lucia, Queensland 4072, Australia.&amp;#xD;School of Chemistry and Molecular Biosciences, University of Queensland, St Lucia, Queensland 4072, Australia; Division of Chemistry and Structural Biology, Institute for Molecular Bioscience, University of Queensland, St Lucia, Queensland 4072, Australia. Electronic address: p.young@uq.edu.au.&lt;/auth-address&gt;&lt;titles&gt;&lt;title&gt;Simultaneous uncoupled expression and purification of the Dengue virus NS3 protease and NS2B co-factor domain&lt;/title&gt;&lt;secondary-title&gt;Protein Expr Purif&lt;/secondary-title&gt;&lt;/titles&gt;&lt;periodical&gt;&lt;full-title&gt;Protein Expr Purif&lt;/full-title&gt;&lt;/periodical&gt;&lt;pages&gt;124-129&lt;/pages&gt;&lt;volume&gt;119&lt;/volume&gt;&lt;edition&gt;2015/12/10&lt;/edition&gt;&lt;dates&gt;&lt;year&gt;2015&lt;/year&gt;&lt;pub-dates&gt;&lt;date&gt;Dec 2&lt;/date&gt;&lt;/pub-dates&gt;&lt;/dates&gt;&lt;isbn&gt;1096-0279 (Electronic)&amp;#xD;1046-5928 (Linking)&lt;/isbn&gt;&lt;accession-num&gt;26647367&lt;/accession-num&gt;&lt;urls&gt;&lt;related-urls&gt;&lt;url&gt;http://www.ncbi.nlm.nih.gov/pubmed/26647367&lt;/url&gt;&lt;/related-urls&gt;&lt;/urls&gt;&lt;electronic-resource-num&gt;S1046-5928(15)30114-5 [pii]&amp;#xD;10.1016/j.pep.2015.11.022&lt;/electronic-resource-num&gt;&lt;language&gt;Eng&lt;/language&gt;&lt;/record&gt;&lt;/Cite&gt;&lt;/EndNote&gt;</w:instrText>
      </w:r>
      <w:r w:rsidR="003A224E" w:rsidRPr="00EB3684">
        <w:fldChar w:fldCharType="separate"/>
      </w:r>
      <w:r w:rsidR="00F153B6" w:rsidRPr="00EB3684">
        <w:rPr>
          <w:noProof/>
        </w:rPr>
        <w:t>[</w:t>
      </w:r>
      <w:hyperlink w:anchor="_ENREF_11" w:tooltip="Shannon, 2015 #650" w:history="1">
        <w:r w:rsidR="00BB23EF" w:rsidRPr="00EB3684">
          <w:rPr>
            <w:noProof/>
          </w:rPr>
          <w:t>11</w:t>
        </w:r>
      </w:hyperlink>
      <w:r w:rsidR="00F153B6" w:rsidRPr="00EB3684">
        <w:rPr>
          <w:noProof/>
        </w:rPr>
        <w:t>]</w:t>
      </w:r>
      <w:r w:rsidR="003A224E" w:rsidRPr="00EB3684">
        <w:fldChar w:fldCharType="end"/>
      </w:r>
      <w:r w:rsidR="002F3730" w:rsidRPr="00EB3684">
        <w:t xml:space="preserve">. For ZIKV protease, the artificial linker </w:t>
      </w:r>
      <w:r w:rsidR="00C53BC3" w:rsidRPr="00EB3684">
        <w:t>seems to influence the access of substrates or inhibitors to the active site</w:t>
      </w:r>
      <w:r w:rsidR="00E03120" w:rsidRPr="00EB3684">
        <w:t xml:space="preserve">. </w:t>
      </w:r>
      <w:r w:rsidR="00C53BC3" w:rsidRPr="00EB3684">
        <w:t>For example the e</w:t>
      </w:r>
      <w:r w:rsidR="00E03120" w:rsidRPr="00EB3684">
        <w:t>nzymatic assay suggests that a construct</w:t>
      </w:r>
      <w:r w:rsidR="00986868" w:rsidRPr="00EB3684">
        <w:t xml:space="preserve"> </w:t>
      </w:r>
      <w:r w:rsidR="00E03120" w:rsidRPr="00EB3684">
        <w:t>without the artificial linker exhibit</w:t>
      </w:r>
      <w:r w:rsidR="00D67B9E" w:rsidRPr="00EB3684">
        <w:t>s</w:t>
      </w:r>
      <w:r w:rsidR="00E03120" w:rsidRPr="00EB3684">
        <w:t xml:space="preserve"> a higher </w:t>
      </w:r>
      <w:proofErr w:type="spellStart"/>
      <w:r w:rsidR="00D67B9E" w:rsidRPr="00EB3684">
        <w:t>kcat</w:t>
      </w:r>
      <w:proofErr w:type="spellEnd"/>
      <w:r w:rsidR="00D67B9E" w:rsidRPr="00EB3684">
        <w:t xml:space="preserve"> </w:t>
      </w:r>
      <w:r w:rsidR="00E03120" w:rsidRPr="00EB3684">
        <w:t>th</w:t>
      </w:r>
      <w:r w:rsidR="00D67B9E" w:rsidRPr="00EB3684">
        <w:t>an</w:t>
      </w:r>
      <w:r w:rsidR="00E03120" w:rsidRPr="00EB3684">
        <w:t xml:space="preserve"> the linked construct</w:t>
      </w:r>
      <w:r w:rsidR="00C53BC3" w:rsidRPr="00EB3684">
        <w:t xml:space="preserve">, and </w:t>
      </w:r>
      <w:r w:rsidR="00306CA2" w:rsidRPr="00EB3684">
        <w:t>evidence</w:t>
      </w:r>
      <w:r w:rsidR="00C53BC3" w:rsidRPr="00EB3684">
        <w:t xml:space="preserve"> has been reported that </w:t>
      </w:r>
      <w:r w:rsidR="00F64FAD" w:rsidRPr="00EB3684">
        <w:t>the binding of BPTI to the linked construct is encumbered</w:t>
      </w:r>
      <w:r w:rsidR="00E03120" w:rsidRPr="00EB3684">
        <w:t xml:space="preserve"> </w:t>
      </w:r>
      <w:r w:rsidR="003A224E" w:rsidRPr="00EB3684">
        <w:fldChar w:fldCharType="begin">
          <w:fldData xml:space="preserve">PEVuZE5vdGU+PENpdGU+PEF1dGhvcj5QaG9vPC9BdXRob3I+PFllYXI+MjAxNjwvWWVhcj48UmVj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EzNDEwPC9wYWdlcz48dm9s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L3BlcmlvZGljYWw+PGRhdGVzPjx5ZWFyPjIwMTc8L3llYXI+PHB1Yi1kYXRlcz48
ZGF0ZT5NYXIgMjI8L2RhdGU+PC9wdWItZGF0ZXM+PC9kYXRlcz48aXNibj4xMDkwLTIxMDQgKEVs
ZWN0cm9uaWMpJiN4RDswMDA2LTI5MVggKExpbmtpbmcpPC9pc2JuPjxhY2Nlc3Npb24tbnVtPjI4
MzQyODc2PC9hY2Nlc3Npb24tbnVtPjx1cmxzPjxyZWxhdGVkLXVybHM+PHVybD5odHRwOi8vd3d3
Lm5jYmkubmxtLm5paC5nb3YvcHVibWVkLzI4MzQyODc2PC91cmw+PC9yZWxhdGVkLXVybHM+PC91
cmxzPjxlbGVjdHJvbmljLXJlc291cmNlLW51bT4xMC4xMDE2L2ouYmJyYy4yMDE3LjAzLjEwODwv
ZWxlY3Ryb25pYy1yZXNvdXJjZS1udW0+PC9yZWNvcmQ+PC9DaXRlPjwvRW5kTm90ZT5=
</w:fldData>
        </w:fldChar>
      </w:r>
      <w:r w:rsidR="00BB23EF" w:rsidRPr="00EB3684">
        <w:instrText xml:space="preserve"> ADDIN EN.CITE </w:instrText>
      </w:r>
      <w:r w:rsidR="00BB23EF" w:rsidRPr="00EB3684">
        <w:fldChar w:fldCharType="begin">
          <w:fldData xml:space="preserve">PEVuZE5vdGU+PENpdGU+PEF1dGhvcj5QaG9vPC9BdXRob3I+PFllYXI+MjAxNjwvWWVhcj48UmVj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EzNDEwPC9wYWdlcz48dm9s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=
</w:fldData>
        </w:fldChar>
      </w:r>
      <w:r w:rsidR="00BB23EF" w:rsidRPr="00EB3684">
        <w:instrText xml:space="preserve"> ADDIN EN.CITE.DATA </w:instrText>
      </w:r>
      <w:r w:rsidR="00BB23EF" w:rsidRPr="00EB3684">
        <w:fldChar w:fldCharType="end"/>
      </w:r>
      <w:r w:rsidR="003A224E" w:rsidRPr="00EB3684">
        <w:fldChar w:fldCharType="separate"/>
      </w:r>
      <w:r w:rsidR="00F153B6" w:rsidRPr="00EB3684">
        <w:rPr>
          <w:noProof/>
        </w:rPr>
        <w:t>[</w:t>
      </w:r>
      <w:hyperlink w:anchor="_ENREF_13" w:tooltip="Phoo, 2016 #2139" w:history="1">
        <w:r w:rsidR="00BB23EF" w:rsidRPr="00EB3684">
          <w:rPr>
            <w:noProof/>
          </w:rPr>
          <w:t>13</w:t>
        </w:r>
      </w:hyperlink>
      <w:r w:rsidR="00F153B6" w:rsidRPr="00EB3684">
        <w:rPr>
          <w:noProof/>
        </w:rPr>
        <w:t>,</w:t>
      </w:r>
      <w:hyperlink w:anchor="_ENREF_16" w:tooltip="Kuiper, 2017 #2141" w:history="1">
        <w:r w:rsidR="00BB23EF" w:rsidRPr="00EB3684">
          <w:rPr>
            <w:noProof/>
          </w:rPr>
          <w:t>16</w:t>
        </w:r>
      </w:hyperlink>
      <w:r w:rsidR="00F153B6" w:rsidRPr="00EB3684">
        <w:rPr>
          <w:noProof/>
        </w:rPr>
        <w:t>]</w:t>
      </w:r>
      <w:r w:rsidR="003A224E" w:rsidRPr="00EB3684">
        <w:fldChar w:fldCharType="end"/>
      </w:r>
      <w:r w:rsidR="00986868" w:rsidRPr="00EB3684">
        <w:t xml:space="preserve">. </w:t>
      </w:r>
    </w:p>
    <w:p w:rsidR="006F7D5A" w:rsidRPr="00EB3684" w:rsidRDefault="00EE3D27" w:rsidP="00CE3CF6">
      <w:pPr>
        <w:spacing w:line="480" w:lineRule="auto"/>
        <w:jc w:val="both"/>
      </w:pPr>
      <w:r w:rsidRPr="00EB3684">
        <w:t>S</w:t>
      </w:r>
      <w:r w:rsidR="00200CF8" w:rsidRPr="00EB3684">
        <w:t>everal s</w:t>
      </w:r>
      <w:r w:rsidRPr="00EB3684">
        <w:t xml:space="preserve">tructural studies have been carried out </w:t>
      </w:r>
      <w:r w:rsidR="00467BF2" w:rsidRPr="00EB3684">
        <w:t xml:space="preserve">using </w:t>
      </w:r>
      <w:r w:rsidRPr="00EB3684">
        <w:t>different ZIKV protease constructs</w:t>
      </w:r>
      <w:r w:rsidR="003D77D7" w:rsidRPr="00EB3684">
        <w:t xml:space="preserve">-namely </w:t>
      </w:r>
      <w:proofErr w:type="spellStart"/>
      <w:r w:rsidR="003D77D7" w:rsidRPr="00EB3684">
        <w:t>gZiPro</w:t>
      </w:r>
      <w:proofErr w:type="spellEnd"/>
      <w:r w:rsidR="003D77D7" w:rsidRPr="00EB3684">
        <w:t xml:space="preserve"> (with</w:t>
      </w:r>
      <w:r w:rsidR="006C582E" w:rsidRPr="00EB3684">
        <w:t xml:space="preserve"> </w:t>
      </w:r>
      <w:r w:rsidR="00CF3EAC" w:rsidRPr="00EB3684">
        <w:t>the G</w:t>
      </w:r>
      <w:r w:rsidR="00816DD7" w:rsidRPr="00EB3684">
        <w:t>ly</w:t>
      </w:r>
      <w:r w:rsidR="00CF3EAC" w:rsidRPr="00EB3684">
        <w:rPr>
          <w:vertAlign w:val="subscript"/>
        </w:rPr>
        <w:t>4</w:t>
      </w:r>
      <w:r w:rsidR="00816DD7" w:rsidRPr="00EB3684">
        <w:t>-</w:t>
      </w:r>
      <w:r w:rsidR="00CF3EAC" w:rsidRPr="00EB3684">
        <w:t>S</w:t>
      </w:r>
      <w:r w:rsidR="00816DD7" w:rsidRPr="00EB3684">
        <w:t>er-</w:t>
      </w:r>
      <w:r w:rsidR="00CF3EAC" w:rsidRPr="00EB3684">
        <w:t>G</w:t>
      </w:r>
      <w:r w:rsidR="00816DD7" w:rsidRPr="00EB3684">
        <w:t>ly</w:t>
      </w:r>
      <w:r w:rsidR="00CF3EAC" w:rsidRPr="00EB3684">
        <w:rPr>
          <w:vertAlign w:val="subscript"/>
        </w:rPr>
        <w:t>4</w:t>
      </w:r>
      <w:r w:rsidR="003D77D7" w:rsidRPr="00EB3684">
        <w:t xml:space="preserve"> linker), bZiPro (</w:t>
      </w:r>
      <w:r w:rsidR="00CF3EAC" w:rsidRPr="00EB3684">
        <w:t>unlinked NS2B NS3protease</w:t>
      </w:r>
      <w:r w:rsidR="003D77D7" w:rsidRPr="00EB3684">
        <w:t>), and eZiPro (</w:t>
      </w:r>
      <w:r w:rsidR="00CF3EAC" w:rsidRPr="00EB3684">
        <w:t xml:space="preserve">NS2B-NS3 junction </w:t>
      </w:r>
      <w:r w:rsidR="003D77D7" w:rsidRPr="00EB3684">
        <w:t>sequence KTGKR</w:t>
      </w:r>
      <w:r w:rsidR="00E37154" w:rsidRPr="00EB3684">
        <w:t xml:space="preserve"> as the li</w:t>
      </w:r>
      <w:r w:rsidR="00CF3EAC" w:rsidRPr="00EB3684">
        <w:t>n</w:t>
      </w:r>
      <w:r w:rsidR="00E37154" w:rsidRPr="00EB3684">
        <w:t>ker</w:t>
      </w:r>
      <w:r w:rsidR="003D77D7" w:rsidRPr="00EB3684">
        <w:t xml:space="preserve">) </w:t>
      </w:r>
      <w:r w:rsidR="003A224E" w:rsidRPr="00EB3684">
        <w:fldChar w:fldCharType="begin">
          <w:fldData xml:space="preserve">PEVuZE5vdGU+PENpdGU+PEF1dGhvcj5aaGFuZzwvQXV0aG9yPjxZZWFyPjIwMTY8L1llYXI+PFJl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MTM0MTA8L3BhZ2VzPjx2b2x1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UwMy01PC9wYWdlcz48dm9sdW1lPjM1Mzwvdm9s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</w:fldData>
        </w:fldChar>
      </w:r>
      <w:r w:rsidR="00BB23EF" w:rsidRPr="00EB3684">
        <w:instrText xml:space="preserve"> ADDIN EN.CITE </w:instrText>
      </w:r>
      <w:r w:rsidR="00BB23EF" w:rsidRPr="00EB3684">
        <w:fldChar w:fldCharType="begin">
          <w:fldData xml:space="preserve">PEVuZE5vdGU+PENpdGU+PEF1dGhvcj5aaGFuZzwvQXV0aG9yPjxZZWFyPjIwMTY8L1llYXI+PFJl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UwMy01PC9wYWdlcz48dm9sdW1lPjM1Mzwvdm9s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</w:fldData>
        </w:fldChar>
      </w:r>
      <w:r w:rsidR="00BB23EF" w:rsidRPr="00EB3684">
        <w:instrText xml:space="preserve"> ADDIN EN.CITE.DATA </w:instrText>
      </w:r>
      <w:r w:rsidR="00BB23EF" w:rsidRPr="00EB3684">
        <w:fldChar w:fldCharType="end"/>
      </w:r>
      <w:r w:rsidR="003A224E" w:rsidRPr="00EB3684">
        <w:fldChar w:fldCharType="separate"/>
      </w:r>
      <w:r w:rsidR="00F153B6" w:rsidRPr="00EB3684">
        <w:rPr>
          <w:noProof/>
        </w:rPr>
        <w:t>[</w:t>
      </w:r>
      <w:hyperlink w:anchor="_ENREF_13" w:tooltip="Phoo, 2016 #2139" w:history="1">
        <w:r w:rsidR="00BB23EF" w:rsidRPr="00EB3684">
          <w:rPr>
            <w:noProof/>
          </w:rPr>
          <w:t>13</w:t>
        </w:r>
      </w:hyperlink>
      <w:r w:rsidR="00F153B6" w:rsidRPr="00EB3684">
        <w:rPr>
          <w:noProof/>
        </w:rPr>
        <w:t>,</w:t>
      </w:r>
      <w:hyperlink w:anchor="_ENREF_15" w:tooltip="Zhang, 2016 #2147" w:history="1">
        <w:r w:rsidR="00BB23EF" w:rsidRPr="00EB3684">
          <w:rPr>
            <w:noProof/>
          </w:rPr>
          <w:t>15</w:t>
        </w:r>
      </w:hyperlink>
      <w:r w:rsidR="00F153B6" w:rsidRPr="00EB3684">
        <w:rPr>
          <w:noProof/>
        </w:rPr>
        <w:t>,</w:t>
      </w:r>
      <w:hyperlink w:anchor="_ENREF_17" w:tooltip="Lei, 2016 #44" w:history="1">
        <w:r w:rsidR="00BB23EF" w:rsidRPr="00EB3684">
          <w:rPr>
            <w:noProof/>
          </w:rPr>
          <w:t>17</w:t>
        </w:r>
      </w:hyperlink>
      <w:r w:rsidR="00F153B6" w:rsidRPr="00EB3684">
        <w:rPr>
          <w:noProof/>
        </w:rPr>
        <w:t>,</w:t>
      </w:r>
      <w:hyperlink w:anchor="_ENREF_18" w:tooltip="Chen, 2016 #2150" w:history="1">
        <w:r w:rsidR="00BB23EF" w:rsidRPr="00EB3684">
          <w:rPr>
            <w:noProof/>
          </w:rPr>
          <w:t>18</w:t>
        </w:r>
      </w:hyperlink>
      <w:r w:rsidR="00F153B6" w:rsidRPr="00EB3684">
        <w:rPr>
          <w:noProof/>
        </w:rPr>
        <w:t>]</w:t>
      </w:r>
      <w:r w:rsidR="003A224E" w:rsidRPr="00EB3684">
        <w:fldChar w:fldCharType="end"/>
      </w:r>
      <w:r w:rsidRPr="00EB3684">
        <w:t>.</w:t>
      </w:r>
      <w:r w:rsidR="00952CBE" w:rsidRPr="00EB3684">
        <w:t xml:space="preserve"> </w:t>
      </w:r>
      <w:r w:rsidR="006C6BA6" w:rsidRPr="00EB3684">
        <w:t>Crystal structures reveal that f</w:t>
      </w:r>
      <w:r w:rsidR="00952CBE" w:rsidRPr="00EB3684">
        <w:t xml:space="preserve">ree </w:t>
      </w:r>
      <w:r w:rsidR="00CF3EAC" w:rsidRPr="00EB3684">
        <w:t xml:space="preserve">linked </w:t>
      </w:r>
      <w:r w:rsidR="006C6BA6" w:rsidRPr="00EB3684">
        <w:t xml:space="preserve">DENV and WNV </w:t>
      </w:r>
      <w:r w:rsidR="00952CBE" w:rsidRPr="00EB3684">
        <w:t xml:space="preserve">proteases form an open conformation in which the C-terminal part of the NS2B cofactor region is </w:t>
      </w:r>
      <w:r w:rsidR="00F24580" w:rsidRPr="00EB3684">
        <w:t>not part of</w:t>
      </w:r>
      <w:r w:rsidR="00952CBE" w:rsidRPr="00EB3684">
        <w:t xml:space="preserve"> the active site </w:t>
      </w:r>
      <w:r w:rsidR="003A224E" w:rsidRPr="00EB3684">
        <w:fldChar w:fldCharType="begin">
          <w:fldData xml:space="preserve">PEVuZE5vdGU+PENpdGU+PEF1dGhvcj5FcmJlbDwvQXV0aG9yPjxZZWFyPjIwMDY8L1llYXI+PFJl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</w:fldData>
        </w:fldChar>
      </w:r>
      <w:r w:rsidR="00BB23EF" w:rsidRPr="00EB3684">
        <w:instrText xml:space="preserve"> ADDIN EN.CITE </w:instrText>
      </w:r>
      <w:r w:rsidR="00BB23EF" w:rsidRPr="00EB3684">
        <w:fldChar w:fldCharType="begin">
          <w:fldData xml:space="preserve">PEVuZE5vdGU+PENpdGU+PEF1dGhvcj5FcmJlbDwvQXV0aG9yPjxZZWFyPjIwMDY8L1llYXI+PFJl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</w:fldData>
        </w:fldChar>
      </w:r>
      <w:r w:rsidR="00BB23EF" w:rsidRPr="00EB3684">
        <w:instrText xml:space="preserve"> ADDIN EN.CITE.DATA </w:instrText>
      </w:r>
      <w:r w:rsidR="00BB23EF" w:rsidRPr="00EB3684">
        <w:fldChar w:fldCharType="end"/>
      </w:r>
      <w:r w:rsidR="003A224E" w:rsidRPr="00EB3684">
        <w:fldChar w:fldCharType="separate"/>
      </w:r>
      <w:r w:rsidR="00F153B6" w:rsidRPr="00EB3684">
        <w:rPr>
          <w:noProof/>
        </w:rPr>
        <w:t>[</w:t>
      </w:r>
      <w:hyperlink w:anchor="_ENREF_19" w:tooltip="Erbel, 2006 #2056" w:history="1">
        <w:r w:rsidR="00BB23EF" w:rsidRPr="00EB3684">
          <w:rPr>
            <w:noProof/>
          </w:rPr>
          <w:t>19</w:t>
        </w:r>
      </w:hyperlink>
      <w:r w:rsidR="00F153B6" w:rsidRPr="00EB3684">
        <w:rPr>
          <w:noProof/>
        </w:rPr>
        <w:t>]</w:t>
      </w:r>
      <w:r w:rsidR="003A224E" w:rsidRPr="00EB3684">
        <w:fldChar w:fldCharType="end"/>
      </w:r>
      <w:r w:rsidR="008F3AF3" w:rsidRPr="00EB3684">
        <w:t xml:space="preserve"> (Fig. 1)</w:t>
      </w:r>
      <w:r w:rsidR="00952CBE" w:rsidRPr="00EB3684">
        <w:t xml:space="preserve">. </w:t>
      </w:r>
      <w:r w:rsidR="00302368" w:rsidRPr="00EB3684">
        <w:t>Upon binding to</w:t>
      </w:r>
      <w:r w:rsidR="00952CBE" w:rsidRPr="00EB3684">
        <w:t xml:space="preserve"> an inhibitor, the C-terminal part forms a closed conformation </w:t>
      </w:r>
      <w:r w:rsidR="00467BF2" w:rsidRPr="00EB3684">
        <w:t>and</w:t>
      </w:r>
      <w:r w:rsidR="00952CBE" w:rsidRPr="00EB3684">
        <w:t xml:space="preserve"> interact</w:t>
      </w:r>
      <w:r w:rsidR="00467BF2" w:rsidRPr="00EB3684">
        <w:t>s</w:t>
      </w:r>
      <w:r w:rsidR="00952CBE" w:rsidRPr="00EB3684">
        <w:t xml:space="preserve"> with the inhibitor </w:t>
      </w:r>
      <w:r w:rsidR="00467BF2" w:rsidRPr="00EB3684">
        <w:t xml:space="preserve">at the active site </w:t>
      </w:r>
      <w:r w:rsidR="003A224E" w:rsidRPr="00EB3684">
        <w:fldChar w:fldCharType="begin">
          <w:fldData xml:space="preserve">PEVuZE5vdGU+PENpdGU+PEF1dGhvcj5FcmJlbDwvQXV0aG9yPjxZZWFyPjIwMDY8L1llYXI+PFJl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</w:fldData>
        </w:fldChar>
      </w:r>
      <w:r w:rsidR="00BB23EF" w:rsidRPr="00EB3684">
        <w:instrText xml:space="preserve"> ADDIN EN.CITE </w:instrText>
      </w:r>
      <w:r w:rsidR="00BB23EF" w:rsidRPr="00EB3684">
        <w:fldChar w:fldCharType="begin">
          <w:fldData xml:space="preserve">PEVuZE5vdGU+PENpdGU+PEF1dGhvcj5FcmJlbDwvQXV0aG9yPjxZZWFyPjIwMDY8L1llYXI+PFJl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</w:fldData>
        </w:fldChar>
      </w:r>
      <w:r w:rsidR="00BB23EF" w:rsidRPr="00EB3684">
        <w:instrText xml:space="preserve"> ADDIN EN.CITE.DATA </w:instrText>
      </w:r>
      <w:r w:rsidR="00BB23EF" w:rsidRPr="00EB3684">
        <w:fldChar w:fldCharType="end"/>
      </w:r>
      <w:r w:rsidR="003A224E" w:rsidRPr="00EB3684">
        <w:fldChar w:fldCharType="separate"/>
      </w:r>
      <w:r w:rsidR="00F153B6" w:rsidRPr="00EB3684">
        <w:rPr>
          <w:noProof/>
        </w:rPr>
        <w:t>[</w:t>
      </w:r>
      <w:hyperlink w:anchor="_ENREF_19" w:tooltip="Erbel, 2006 #2056" w:history="1">
        <w:r w:rsidR="00BB23EF" w:rsidRPr="00EB3684">
          <w:rPr>
            <w:noProof/>
          </w:rPr>
          <w:t>19</w:t>
        </w:r>
      </w:hyperlink>
      <w:r w:rsidR="00F153B6" w:rsidRPr="00EB3684">
        <w:rPr>
          <w:noProof/>
        </w:rPr>
        <w:t>,</w:t>
      </w:r>
      <w:hyperlink w:anchor="_ENREF_20" w:tooltip="Noble, 2012 #812" w:history="1">
        <w:r w:rsidR="00BB23EF" w:rsidRPr="00EB3684">
          <w:rPr>
            <w:noProof/>
          </w:rPr>
          <w:t>20</w:t>
        </w:r>
      </w:hyperlink>
      <w:r w:rsidR="00F153B6" w:rsidRPr="00EB3684">
        <w:rPr>
          <w:noProof/>
        </w:rPr>
        <w:t>]</w:t>
      </w:r>
      <w:r w:rsidR="003A224E" w:rsidRPr="00EB3684">
        <w:fldChar w:fldCharType="end"/>
      </w:r>
      <w:r w:rsidR="00952CBE" w:rsidRPr="00EB3684">
        <w:t xml:space="preserve"> (Fig. </w:t>
      </w:r>
      <w:r w:rsidR="00D17C02" w:rsidRPr="00EB3684">
        <w:t>S</w:t>
      </w:r>
      <w:r w:rsidR="00952CBE" w:rsidRPr="00EB3684">
        <w:t>1). Solution NMR studies suggest that</w:t>
      </w:r>
      <w:r w:rsidR="006C6BA6" w:rsidRPr="00EB3684">
        <w:t xml:space="preserve"> </w:t>
      </w:r>
      <w:r w:rsidR="00642BC9" w:rsidRPr="00EB3684">
        <w:t>free</w:t>
      </w:r>
      <w:r w:rsidR="00952CBE" w:rsidRPr="00EB3684">
        <w:t xml:space="preserve"> </w:t>
      </w:r>
      <w:r w:rsidR="00642BC9" w:rsidRPr="00EB3684">
        <w:t>DENV or WNV</w:t>
      </w:r>
      <w:r w:rsidR="00CF3EAC" w:rsidRPr="00EB3684">
        <w:t xml:space="preserve"> </w:t>
      </w:r>
      <w:r w:rsidR="00642BC9" w:rsidRPr="00EB3684">
        <w:t>protease</w:t>
      </w:r>
      <w:r w:rsidR="00952CBE" w:rsidRPr="00EB3684">
        <w:t xml:space="preserve"> </w:t>
      </w:r>
      <w:r w:rsidR="00642BC9" w:rsidRPr="00EB3684">
        <w:t>contain</w:t>
      </w:r>
      <w:r w:rsidR="00952CBE" w:rsidRPr="00EB3684">
        <w:t xml:space="preserve"> </w:t>
      </w:r>
      <w:r w:rsidR="00CF3EAC" w:rsidRPr="00EB3684">
        <w:t xml:space="preserve">both open and </w:t>
      </w:r>
      <w:r w:rsidR="00952CBE" w:rsidRPr="00EB3684">
        <w:t>closed conformation</w:t>
      </w:r>
      <w:r w:rsidR="00D167A8" w:rsidRPr="00EB3684">
        <w:t>s</w:t>
      </w:r>
      <w:r w:rsidR="00952CBE" w:rsidRPr="00EB3684">
        <w:t xml:space="preserve"> and inhibitors stabilize </w:t>
      </w:r>
      <w:r w:rsidR="00824985" w:rsidRPr="00EB3684">
        <w:t>the closed</w:t>
      </w:r>
      <w:r w:rsidR="00952CBE" w:rsidRPr="00EB3684">
        <w:t xml:space="preserve"> conformation </w:t>
      </w:r>
      <w:r w:rsidR="003A224E" w:rsidRPr="00EB3684">
        <w:fldChar w:fldCharType="begin">
          <w:fldData xml:space="preserve">PEVuZE5vdGU+PENpdGU+PEF1dGhvcj5kZSBsYSBDcnV6PC9BdXRob3I+PFllYXI+MjAxNDwvWWVh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==
</w:fldData>
        </w:fldChar>
      </w:r>
      <w:r w:rsidR="00BB23EF" w:rsidRPr="00EB3684">
        <w:instrText xml:space="preserve"> ADDIN EN.CITE </w:instrText>
      </w:r>
      <w:r w:rsidR="00BB23EF" w:rsidRPr="00EB3684">
        <w:fldChar w:fldCharType="begin">
          <w:fldData xml:space="preserve">PEVuZE5vdGU+PENpdGU+PEF1dGhvcj5kZSBsYSBDcnV6PC9BdXRob3I+PFllYXI+MjAxNDwvWWVh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==
</w:fldData>
        </w:fldChar>
      </w:r>
      <w:r w:rsidR="00BB23EF" w:rsidRPr="00EB3684">
        <w:instrText xml:space="preserve"> ADDIN EN.CITE.DATA </w:instrText>
      </w:r>
      <w:r w:rsidR="00BB23EF" w:rsidRPr="00EB3684">
        <w:fldChar w:fldCharType="end"/>
      </w:r>
      <w:r w:rsidR="003A224E" w:rsidRPr="00EB3684">
        <w:fldChar w:fldCharType="separate"/>
      </w:r>
      <w:r w:rsidR="00F153B6" w:rsidRPr="00EB3684">
        <w:rPr>
          <w:noProof/>
        </w:rPr>
        <w:t>[</w:t>
      </w:r>
      <w:hyperlink w:anchor="_ENREF_12" w:tooltip="de la Cruz, 2014 #619" w:history="1">
        <w:r w:rsidR="00BB23EF" w:rsidRPr="00EB3684">
          <w:rPr>
            <w:noProof/>
          </w:rPr>
          <w:t>12</w:t>
        </w:r>
      </w:hyperlink>
      <w:r w:rsidR="00F153B6" w:rsidRPr="00EB3684">
        <w:rPr>
          <w:noProof/>
        </w:rPr>
        <w:t>,</w:t>
      </w:r>
      <w:hyperlink w:anchor="_ENREF_14" w:tooltip="Kim, 2013 #933" w:history="1">
        <w:r w:rsidR="00BB23EF" w:rsidRPr="00EB3684">
          <w:rPr>
            <w:noProof/>
          </w:rPr>
          <w:t>14</w:t>
        </w:r>
      </w:hyperlink>
      <w:r w:rsidR="00F153B6" w:rsidRPr="00EB3684">
        <w:rPr>
          <w:noProof/>
        </w:rPr>
        <w:t>,</w:t>
      </w:r>
      <w:hyperlink w:anchor="_ENREF_21" w:tooltip="Su, 2009 #431" w:history="1">
        <w:r w:rsidR="00BB23EF" w:rsidRPr="00EB3684">
          <w:rPr>
            <w:noProof/>
          </w:rPr>
          <w:t>21</w:t>
        </w:r>
      </w:hyperlink>
      <w:r w:rsidR="00F153B6" w:rsidRPr="00EB3684">
        <w:rPr>
          <w:noProof/>
        </w:rPr>
        <w:t>,</w:t>
      </w:r>
      <w:hyperlink w:anchor="_ENREF_22" w:tooltip="de la Cruz, 2011 #485" w:history="1">
        <w:r w:rsidR="00BB23EF" w:rsidRPr="00EB3684">
          <w:rPr>
            <w:noProof/>
          </w:rPr>
          <w:t>22</w:t>
        </w:r>
      </w:hyperlink>
      <w:r w:rsidR="00F153B6" w:rsidRPr="00EB3684">
        <w:rPr>
          <w:noProof/>
        </w:rPr>
        <w:t>,</w:t>
      </w:r>
      <w:hyperlink w:anchor="_ENREF_23" w:tooltip="Ekonomiuk, 2009 #1996" w:history="1">
        <w:r w:rsidR="00BB23EF" w:rsidRPr="00EB3684">
          <w:rPr>
            <w:noProof/>
          </w:rPr>
          <w:t>23</w:t>
        </w:r>
      </w:hyperlink>
      <w:r w:rsidR="00F153B6" w:rsidRPr="00EB3684">
        <w:rPr>
          <w:noProof/>
        </w:rPr>
        <w:t>,</w:t>
      </w:r>
      <w:hyperlink w:anchor="_ENREF_24" w:tooltip="Su, 2009 #1990" w:history="1">
        <w:r w:rsidR="00BB23EF" w:rsidRPr="00EB3684">
          <w:rPr>
            <w:noProof/>
          </w:rPr>
          <w:t>24</w:t>
        </w:r>
      </w:hyperlink>
      <w:r w:rsidR="00F153B6" w:rsidRPr="00EB3684">
        <w:rPr>
          <w:noProof/>
        </w:rPr>
        <w:t>]</w:t>
      </w:r>
      <w:r w:rsidR="003A224E" w:rsidRPr="00EB3684">
        <w:fldChar w:fldCharType="end"/>
      </w:r>
      <w:r w:rsidR="00952CBE" w:rsidRPr="00EB3684">
        <w:t xml:space="preserve">. </w:t>
      </w:r>
    </w:p>
    <w:p w:rsidR="00986868" w:rsidRPr="00EB3684" w:rsidRDefault="00952CBE" w:rsidP="00CE3CF6">
      <w:pPr>
        <w:spacing w:line="480" w:lineRule="auto"/>
        <w:jc w:val="both"/>
      </w:pPr>
      <w:r w:rsidRPr="00EB3684">
        <w:t xml:space="preserve">Recent structural studies on ZIKV protease </w:t>
      </w:r>
      <w:r w:rsidR="006C6BA6" w:rsidRPr="00EB3684">
        <w:t xml:space="preserve">have </w:t>
      </w:r>
      <w:r w:rsidRPr="00EB3684">
        <w:t xml:space="preserve">demonstrated that free bZiPro exists in the closed conformation </w:t>
      </w:r>
      <w:r w:rsidR="003A224E" w:rsidRPr="00EB3684">
        <w:fldChar w:fldCharType="begin">
          <w:fldData xml:space="preserve">PEVuZE5vdGU+PENpdGU+PEF1dGhvcj5aaGFuZzwvQXV0aG9yPjxZZWFyPjIwMTY8L1llYXI+PFJl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</w:fldData>
        </w:fldChar>
      </w:r>
      <w:r w:rsidR="00A72703" w:rsidRPr="00EB3684">
        <w:instrText xml:space="preserve"> ADDIN EN.CITE </w:instrText>
      </w:r>
      <w:r w:rsidR="00A72703" w:rsidRPr="00EB3684">
        <w:fldChar w:fldCharType="begin">
          <w:fldData xml:space="preserve">PEVuZE5vdGU+PENpdGU+PEF1dGhvcj5aaGFuZzwvQXV0aG9yPjxZZWFyPjIwMTY8L1llYXI+PFJl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</w:fldData>
        </w:fldChar>
      </w:r>
      <w:r w:rsidR="00A72703" w:rsidRPr="00EB3684">
        <w:instrText xml:space="preserve"> ADDIN EN.CITE.DATA </w:instrText>
      </w:r>
      <w:r w:rsidR="00A72703" w:rsidRPr="00EB3684">
        <w:fldChar w:fldCharType="end"/>
      </w:r>
      <w:r w:rsidR="003A224E" w:rsidRPr="00EB3684">
        <w:fldChar w:fldCharType="separate"/>
      </w:r>
      <w:r w:rsidR="00F153B6" w:rsidRPr="00EB3684">
        <w:rPr>
          <w:noProof/>
        </w:rPr>
        <w:t>[</w:t>
      </w:r>
      <w:hyperlink w:anchor="_ENREF_15" w:tooltip="Zhang, 2016 #2147" w:history="1">
        <w:r w:rsidR="00BB23EF" w:rsidRPr="00EB3684">
          <w:rPr>
            <w:noProof/>
          </w:rPr>
          <w:t>15</w:t>
        </w:r>
      </w:hyperlink>
      <w:r w:rsidR="00F153B6" w:rsidRPr="00EB3684">
        <w:rPr>
          <w:noProof/>
        </w:rPr>
        <w:t>]</w:t>
      </w:r>
      <w:r w:rsidR="003A224E" w:rsidRPr="00EB3684">
        <w:fldChar w:fldCharType="end"/>
      </w:r>
      <w:r w:rsidRPr="00EB3684">
        <w:t>. Interestingly, the crystal structure</w:t>
      </w:r>
      <w:r w:rsidR="00A72703" w:rsidRPr="00EB3684">
        <w:t>s</w:t>
      </w:r>
      <w:r w:rsidRPr="00EB3684">
        <w:t xml:space="preserve"> of free </w:t>
      </w:r>
      <w:proofErr w:type="spellStart"/>
      <w:r w:rsidRPr="00EB3684">
        <w:t>gZiPro</w:t>
      </w:r>
      <w:proofErr w:type="spellEnd"/>
      <w:r w:rsidRPr="00EB3684">
        <w:t xml:space="preserve"> </w:t>
      </w:r>
      <w:r w:rsidR="00621A24" w:rsidRPr="00EB3684">
        <w:t xml:space="preserve">adopt </w:t>
      </w:r>
      <w:r w:rsidR="006F7D5A" w:rsidRPr="00EB3684">
        <w:t xml:space="preserve">a </w:t>
      </w:r>
      <w:r w:rsidR="00621A24" w:rsidRPr="00EB3684">
        <w:t xml:space="preserve">similar open conformation as reported for the proteases of DENV and </w:t>
      </w:r>
      <w:proofErr w:type="gramStart"/>
      <w:r w:rsidR="00621A24" w:rsidRPr="00EB3684">
        <w:t>WNV</w:t>
      </w:r>
      <w:proofErr w:type="gramEnd"/>
      <w:r w:rsidR="00A72703" w:rsidRPr="00EB3684">
        <w:fldChar w:fldCharType="begin">
          <w:fldData xml:space="preserve">PEVuZE5vdGU+PENpdGU+PEF1dGhvcj5MZWU8L0F1dGhvcj48WWVhcj4yMDE3PC9ZZWFyPjxSZWNO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</w:fldData>
        </w:fldChar>
      </w:r>
      <w:r w:rsidR="00A72703" w:rsidRPr="00EB3684">
        <w:instrText xml:space="preserve"> ADDIN EN.CITE </w:instrText>
      </w:r>
      <w:r w:rsidR="00A72703" w:rsidRPr="00EB3684">
        <w:fldChar w:fldCharType="begin">
          <w:fldData xml:space="preserve">PEVuZE5vdGU+PENpdGU+PEF1dGhvcj5MZWU8L0F1dGhvcj48WWVhcj4yMDE3PC9ZZWFyPjxSZWNO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</w:fldData>
        </w:fldChar>
      </w:r>
      <w:r w:rsidR="00A72703" w:rsidRPr="00EB3684">
        <w:instrText xml:space="preserve"> ADDIN EN.CITE.DATA </w:instrText>
      </w:r>
      <w:r w:rsidR="00A72703" w:rsidRPr="00EB3684">
        <w:fldChar w:fldCharType="end"/>
      </w:r>
      <w:r w:rsidR="00A72703" w:rsidRPr="00EB3684">
        <w:fldChar w:fldCharType="separate"/>
      </w:r>
      <w:r w:rsidR="00A72703" w:rsidRPr="00EB3684">
        <w:rPr>
          <w:noProof/>
        </w:rPr>
        <w:t>[</w:t>
      </w:r>
      <w:hyperlink w:anchor="_ENREF_18" w:tooltip="Chen, 2016 #2150" w:history="1">
        <w:r w:rsidR="00BB23EF" w:rsidRPr="00EB3684">
          <w:rPr>
            <w:noProof/>
          </w:rPr>
          <w:t>18</w:t>
        </w:r>
      </w:hyperlink>
      <w:r w:rsidR="00A72703" w:rsidRPr="00EB3684">
        <w:rPr>
          <w:noProof/>
        </w:rPr>
        <w:t>,</w:t>
      </w:r>
      <w:hyperlink w:anchor="_ENREF_25" w:tooltip="Lee, 2017 #2146" w:history="1">
        <w:r w:rsidR="00BB23EF" w:rsidRPr="00EB3684">
          <w:rPr>
            <w:noProof/>
          </w:rPr>
          <w:t>25</w:t>
        </w:r>
      </w:hyperlink>
      <w:r w:rsidR="00A72703" w:rsidRPr="00EB3684">
        <w:rPr>
          <w:noProof/>
        </w:rPr>
        <w:t>]</w:t>
      </w:r>
      <w:r w:rsidR="00A72703" w:rsidRPr="00EB3684">
        <w:fldChar w:fldCharType="end"/>
      </w:r>
      <w:r w:rsidRPr="00EB3684">
        <w:t xml:space="preserve">. The difference between </w:t>
      </w:r>
      <w:proofErr w:type="spellStart"/>
      <w:r w:rsidRPr="00EB3684">
        <w:t>bZiPro</w:t>
      </w:r>
      <w:proofErr w:type="spellEnd"/>
      <w:r w:rsidRPr="00EB3684">
        <w:t xml:space="preserve"> and </w:t>
      </w:r>
      <w:proofErr w:type="spellStart"/>
      <w:r w:rsidRPr="00EB3684">
        <w:t>gZiPro</w:t>
      </w:r>
      <w:proofErr w:type="spellEnd"/>
      <w:r w:rsidRPr="00EB3684">
        <w:t xml:space="preserve"> is </w:t>
      </w:r>
      <w:r w:rsidR="006C6BA6" w:rsidRPr="00EB3684">
        <w:t xml:space="preserve">that </w:t>
      </w:r>
      <w:r w:rsidRPr="00EB3684">
        <w:t>the</w:t>
      </w:r>
      <w:r w:rsidR="006C6BA6" w:rsidRPr="00EB3684">
        <w:t xml:space="preserve"> latter contains an</w:t>
      </w:r>
      <w:r w:rsidRPr="00EB3684">
        <w:t xml:space="preserve"> artificial </w:t>
      </w:r>
      <w:r w:rsidR="00467BF2" w:rsidRPr="00EB3684">
        <w:t>Gly</w:t>
      </w:r>
      <w:r w:rsidR="000C1BDF" w:rsidRPr="00EB3684">
        <w:rPr>
          <w:vertAlign w:val="subscript"/>
        </w:rPr>
        <w:t>4</w:t>
      </w:r>
      <w:r w:rsidR="00467BF2" w:rsidRPr="00EB3684">
        <w:t>-Ser-Gly</w:t>
      </w:r>
      <w:r w:rsidR="000C1BDF" w:rsidRPr="00EB3684">
        <w:rPr>
          <w:vertAlign w:val="subscript"/>
        </w:rPr>
        <w:t>4</w:t>
      </w:r>
      <w:r w:rsidR="00467BF2" w:rsidRPr="00EB3684">
        <w:t xml:space="preserve"> </w:t>
      </w:r>
      <w:r w:rsidRPr="00EB3684">
        <w:t xml:space="preserve">linker. Therefore, the linker </w:t>
      </w:r>
      <w:r w:rsidR="00F24580" w:rsidRPr="00EB3684">
        <w:t xml:space="preserve">in </w:t>
      </w:r>
      <w:proofErr w:type="spellStart"/>
      <w:r w:rsidR="00F24580" w:rsidRPr="00EB3684">
        <w:t>gZiPro</w:t>
      </w:r>
      <w:proofErr w:type="spellEnd"/>
      <w:r w:rsidR="00F24580" w:rsidRPr="00EB3684">
        <w:t xml:space="preserve"> </w:t>
      </w:r>
      <w:r w:rsidRPr="00EB3684">
        <w:t xml:space="preserve">might affect the dynamics or induce exchanges such as dissociation at the NS2B-NS3 binding interface (Fig. </w:t>
      </w:r>
      <w:r w:rsidR="00D167A8" w:rsidRPr="00EB3684">
        <w:t>S</w:t>
      </w:r>
      <w:r w:rsidRPr="00EB3684">
        <w:t xml:space="preserve">1).  </w:t>
      </w:r>
      <w:r w:rsidR="009E10CE" w:rsidRPr="00EB3684">
        <w:t xml:space="preserve">A recent </w:t>
      </w:r>
      <w:r w:rsidR="0044706D" w:rsidRPr="00EB3684">
        <w:t xml:space="preserve">NMR </w:t>
      </w:r>
      <w:r w:rsidR="009E10CE" w:rsidRPr="00EB3684">
        <w:t>study</w:t>
      </w:r>
      <w:r w:rsidR="00F24580" w:rsidRPr="00EB3684">
        <w:t xml:space="preserve"> has revealed </w:t>
      </w:r>
      <w:r w:rsidR="0044706D" w:rsidRPr="00EB3684">
        <w:t xml:space="preserve">that </w:t>
      </w:r>
      <w:r w:rsidR="00A57F64" w:rsidRPr="00EB3684">
        <w:t xml:space="preserve">the </w:t>
      </w:r>
      <w:r w:rsidR="0044706D" w:rsidRPr="00EB3684">
        <w:t xml:space="preserve">open conformation </w:t>
      </w:r>
      <w:r w:rsidR="00A57F64" w:rsidRPr="00EB3684">
        <w:t xml:space="preserve">also </w:t>
      </w:r>
      <w:r w:rsidR="0044706D" w:rsidRPr="00EB3684">
        <w:t>exi</w:t>
      </w:r>
      <w:r w:rsidR="001F219C" w:rsidRPr="00EB3684">
        <w:t>s</w:t>
      </w:r>
      <w:r w:rsidR="0044706D" w:rsidRPr="00EB3684">
        <w:t xml:space="preserve">ts in </w:t>
      </w:r>
      <w:proofErr w:type="spellStart"/>
      <w:r w:rsidR="009E10CE" w:rsidRPr="00EB3684">
        <w:t>gZiPro</w:t>
      </w:r>
      <w:proofErr w:type="spellEnd"/>
      <w:r w:rsidR="009E10CE" w:rsidRPr="00EB3684">
        <w:t xml:space="preserve"> in solution</w:t>
      </w:r>
      <w:r w:rsidR="0044706D" w:rsidRPr="00EB3684">
        <w:t xml:space="preserve"> </w:t>
      </w:r>
      <w:r w:rsidR="0044706D" w:rsidRPr="00EB3684">
        <w:fldChar w:fldCharType="begin"/>
      </w:r>
      <w:r w:rsidR="00BB23EF" w:rsidRPr="00EB3684">
        <w:instrText xml:space="preserve"> ADDIN EN.CITE &lt;EndNote&gt;&lt;Cite&gt;&lt;Author&gt;Mahawaththa&lt;/Author&gt;&lt;Year&gt;2017&lt;/Year&gt;&lt;RecNum&gt;2142&lt;/RecNum&gt;&lt;DisplayText&gt;[26]&lt;/DisplayText&gt;&lt;record&gt;&lt;rec-number&gt;2142&lt;/rec-number&gt;&lt;foreign-keys&gt;&lt;key app="EN" db-id="v2t0esp9fa5rtue0098xzz0hrtdaff2xrvsf" timestamp="1492066464"&gt;2142&lt;/key&gt;&lt;/foreign-keys&gt;&lt;ref-type name="Journal Article"&gt;17&lt;/ref-type&gt;&lt;contributors&gt;&lt;authors&gt;&lt;author&gt;Mahawaththa, M. C.&lt;/author&gt;&lt;author&gt;Pearce, B. J.&lt;/author&gt;&lt;author&gt;Szabo, M.&lt;/author&gt;&lt;author&gt;Graham, B.&lt;/author&gt;&lt;author&gt;Klein, C. D.&lt;/author&gt;&lt;author&gt;Nitsche, C.&lt;/author&gt;&lt;author&gt;Otting, G.&lt;/author&gt;&lt;/authors&gt;&lt;/contributors&gt;&lt;auth-address&gt;Research School of Chemistry, The Australian National University, Canberra, ACT 2601, Australia.&amp;#xD;Monash Institute of Pharmaceutical Sciences, Monash University, Parkville VIC 3052, Australia.&amp;#xD;Medicinal Chemistry, Institute of Pharmacy and Molecular Biotechnology, Heidelberg University, Im Neuenheimer Feld 364, 69120 Heidelberg, Germany.&amp;#xD;Research School of Chemistry, The Australian National University, Canberra, ACT 2601, Australia. Electronic address: christoph.nitsche@anu.edu.au.&amp;#xD;Research School of Chemistry, The Australian National University, Canberra, ACT 2601, Australia. Electronic address: gottfried.otting@anu.edu.au.&lt;/auth-address&gt;&lt;titles&gt;&lt;title&gt;Solution conformations of a linked construct of the Zika virus NS2B-NS3 protease&lt;/title&gt;&lt;secondary-title&gt;Antiviral Res&lt;/secondary-title&gt;&lt;alt-title&gt;Antiviral research&lt;/alt-title&gt;&lt;/titles&gt;&lt;periodical&gt;&lt;full-title&gt;Antiviral Res&lt;/full-title&gt;&lt;/periodical&gt;&lt;alt-periodical&gt;&lt;full-title&gt;Antiviral Research&lt;/full-title&gt;&lt;/alt-periodical&gt;&lt;pages&gt;141-147&lt;/pages&gt;&lt;volume&gt;142&lt;/volume&gt;&lt;dates&gt;&lt;year&gt;2017&lt;/year&gt;&lt;pub-dates&gt;&lt;date&gt;Mar 21&lt;/date&gt;&lt;/pub-dates&gt;&lt;/dates&gt;&lt;isbn&gt;1872-9096 (Electronic)&amp;#xD;0166-3542 (Linking)&lt;/isbn&gt;&lt;accession-num&gt;28336347&lt;/accession-num&gt;&lt;urls&gt;&lt;related-urls&gt;&lt;url&gt;http://www.ncbi.nlm.nih.gov/pubmed/28336347&lt;/url&gt;&lt;/related-urls&gt;&lt;/urls&gt;&lt;electronic-resource-num&gt;10.1016/j.antiviral.2017.03.011&lt;/electronic-resource-num&gt;&lt;/record&gt;&lt;/Cite&gt;&lt;/EndNote&gt;</w:instrText>
      </w:r>
      <w:r w:rsidR="0044706D" w:rsidRPr="00EB3684">
        <w:fldChar w:fldCharType="separate"/>
      </w:r>
      <w:r w:rsidR="00A72703" w:rsidRPr="00EB3684">
        <w:rPr>
          <w:noProof/>
        </w:rPr>
        <w:t>[</w:t>
      </w:r>
      <w:hyperlink w:anchor="_ENREF_26" w:tooltip="Mahawaththa, 2017 #2142" w:history="1">
        <w:r w:rsidR="00BB23EF" w:rsidRPr="00EB3684">
          <w:rPr>
            <w:noProof/>
          </w:rPr>
          <w:t>26</w:t>
        </w:r>
      </w:hyperlink>
      <w:r w:rsidR="00A72703" w:rsidRPr="00EB3684">
        <w:rPr>
          <w:noProof/>
        </w:rPr>
        <w:t>]</w:t>
      </w:r>
      <w:r w:rsidR="0044706D" w:rsidRPr="00EB3684">
        <w:fldChar w:fldCharType="end"/>
      </w:r>
      <w:r w:rsidR="009E10CE" w:rsidRPr="00EB3684">
        <w:t xml:space="preserve">. </w:t>
      </w:r>
      <w:r w:rsidR="00FC4022" w:rsidRPr="00EB3684">
        <w:t xml:space="preserve">In </w:t>
      </w:r>
      <w:r w:rsidR="003E5363" w:rsidRPr="00EB3684">
        <w:t>the present study</w:t>
      </w:r>
      <w:r w:rsidR="002B51A0" w:rsidRPr="00EB3684">
        <w:t xml:space="preserve">, we </w:t>
      </w:r>
      <w:r w:rsidR="00FC4022" w:rsidRPr="00EB3684">
        <w:t>compared</w:t>
      </w:r>
      <w:r w:rsidR="002B51A0" w:rsidRPr="00EB3684">
        <w:t xml:space="preserve"> NMR spectra </w:t>
      </w:r>
      <w:r w:rsidR="00FC4022" w:rsidRPr="00EB3684">
        <w:t xml:space="preserve">of </w:t>
      </w:r>
      <w:proofErr w:type="spellStart"/>
      <w:r w:rsidR="00FC4022" w:rsidRPr="00EB3684">
        <w:t>bZiPro</w:t>
      </w:r>
      <w:proofErr w:type="spellEnd"/>
      <w:r w:rsidR="00FC4022" w:rsidRPr="00EB3684">
        <w:t xml:space="preserve"> and </w:t>
      </w:r>
      <w:proofErr w:type="spellStart"/>
      <w:r w:rsidR="00FC4022" w:rsidRPr="00EB3684">
        <w:t>gZiPro</w:t>
      </w:r>
      <w:proofErr w:type="spellEnd"/>
      <w:r w:rsidRPr="00EB3684">
        <w:t xml:space="preserve">. </w:t>
      </w:r>
      <w:r w:rsidR="00D4585E" w:rsidRPr="00EB3684">
        <w:t xml:space="preserve">We show that </w:t>
      </w:r>
      <w:r w:rsidR="00FC4022" w:rsidRPr="00EB3684">
        <w:t xml:space="preserve">both </w:t>
      </w:r>
      <w:r w:rsidR="00D4585E" w:rsidRPr="00EB3684">
        <w:t>constructs exhibit</w:t>
      </w:r>
      <w:r w:rsidR="00AE7B28" w:rsidRPr="00EB3684">
        <w:t xml:space="preserve"> similar</w:t>
      </w:r>
      <w:r w:rsidR="004D3FCE" w:rsidRPr="00EB3684">
        <w:t xml:space="preserve"> </w:t>
      </w:r>
      <w:r w:rsidR="00610FFB" w:rsidRPr="00EB3684">
        <w:t xml:space="preserve">structural </w:t>
      </w:r>
      <w:r w:rsidR="00E4448B" w:rsidRPr="00EB3684">
        <w:t>dynamics</w:t>
      </w:r>
      <w:r w:rsidR="00AE7B28" w:rsidRPr="00EB3684">
        <w:t xml:space="preserve"> in solution. </w:t>
      </w:r>
      <w:r w:rsidR="009E10CE" w:rsidRPr="00EB3684">
        <w:t xml:space="preserve">We also demonstrate that </w:t>
      </w:r>
      <w:proofErr w:type="spellStart"/>
      <w:r w:rsidR="002C6364" w:rsidRPr="00EB3684">
        <w:t>gZiPro</w:t>
      </w:r>
      <w:proofErr w:type="spellEnd"/>
      <w:r w:rsidR="002C6364" w:rsidRPr="00EB3684">
        <w:t xml:space="preserve"> forms a </w:t>
      </w:r>
      <w:r w:rsidR="001F219C" w:rsidRPr="00EB3684">
        <w:t xml:space="preserve">covalent </w:t>
      </w:r>
      <w:r w:rsidR="002C6364" w:rsidRPr="00EB3684">
        <w:t>complex with</w:t>
      </w:r>
      <w:r w:rsidR="00826481" w:rsidRPr="00EB3684">
        <w:t xml:space="preserve"> a dipeptide inhibitor (</w:t>
      </w:r>
      <w:proofErr w:type="spellStart"/>
      <w:r w:rsidR="00826481" w:rsidRPr="00EB3684">
        <w:t>AcKR</w:t>
      </w:r>
      <w:proofErr w:type="spellEnd"/>
      <w:r w:rsidR="00826481" w:rsidRPr="00EB3684">
        <w:t>-H</w:t>
      </w:r>
      <w:r w:rsidR="002C6364" w:rsidRPr="00EB3684">
        <w:t>)</w:t>
      </w:r>
      <w:r w:rsidR="00826481" w:rsidRPr="00EB3684">
        <w:t xml:space="preserve">. </w:t>
      </w:r>
      <w:r w:rsidR="001F219C" w:rsidRPr="00EB3684">
        <w:t xml:space="preserve">Although the </w:t>
      </w:r>
      <w:r w:rsidR="00826481" w:rsidRPr="00EB3684">
        <w:t xml:space="preserve">artificial linker </w:t>
      </w:r>
      <w:r w:rsidR="00D4585E" w:rsidRPr="00EB3684">
        <w:t>i</w:t>
      </w:r>
      <w:r w:rsidR="00826481" w:rsidRPr="00EB3684">
        <w:t>s not structured in solution</w:t>
      </w:r>
      <w:r w:rsidR="001F219C" w:rsidRPr="00EB3684">
        <w:t xml:space="preserve">, it </w:t>
      </w:r>
      <w:r w:rsidR="00A5246F" w:rsidRPr="00EB3684">
        <w:t>affects</w:t>
      </w:r>
      <w:r w:rsidR="00FC4022" w:rsidRPr="00EB3684">
        <w:t xml:space="preserve"> </w:t>
      </w:r>
      <w:r w:rsidR="006F7D5A" w:rsidRPr="00EB3684">
        <w:t xml:space="preserve">the </w:t>
      </w:r>
      <w:r w:rsidR="00A57F64" w:rsidRPr="00EB3684">
        <w:t xml:space="preserve">chemical environment of </w:t>
      </w:r>
      <w:r w:rsidR="001F219C" w:rsidRPr="00EB3684">
        <w:t>several</w:t>
      </w:r>
      <w:r w:rsidR="00FC4022" w:rsidRPr="00EB3684">
        <w:t xml:space="preserve"> residues in free </w:t>
      </w:r>
      <w:proofErr w:type="spellStart"/>
      <w:r w:rsidR="00FC4022" w:rsidRPr="00EB3684">
        <w:t>gZiPro</w:t>
      </w:r>
      <w:proofErr w:type="spellEnd"/>
      <w:r w:rsidR="00A5246F" w:rsidRPr="00EB3684">
        <w:t xml:space="preserve"> </w:t>
      </w:r>
      <w:r w:rsidR="001F219C" w:rsidRPr="00EB3684">
        <w:t xml:space="preserve">when </w:t>
      </w:r>
      <w:r w:rsidR="00A57F64" w:rsidRPr="00EB3684">
        <w:t xml:space="preserve">comparing its </w:t>
      </w:r>
      <w:r w:rsidR="00A57F64" w:rsidRPr="00EB3684">
        <w:rPr>
          <w:vertAlign w:val="superscript"/>
        </w:rPr>
        <w:t>1</w:t>
      </w:r>
      <w:r w:rsidR="00A57F64" w:rsidRPr="00EB3684">
        <w:t>H-</w:t>
      </w:r>
      <w:r w:rsidR="00A57F64" w:rsidRPr="00EB3684">
        <w:rPr>
          <w:vertAlign w:val="superscript"/>
        </w:rPr>
        <w:t>15</w:t>
      </w:r>
      <w:r w:rsidR="00A57F64" w:rsidRPr="00EB3684">
        <w:t xml:space="preserve">N-HSQC spectrum with </w:t>
      </w:r>
      <w:r w:rsidR="00A57F64" w:rsidRPr="00EB3684">
        <w:lastRenderedPageBreak/>
        <w:t>that of</w:t>
      </w:r>
      <w:r w:rsidR="00A5246F" w:rsidRPr="00EB3684">
        <w:t xml:space="preserve"> bZiPro. In the presence of the inhibitor, only a few residues exhibit chemical shift </w:t>
      </w:r>
      <w:r w:rsidR="00A57F64" w:rsidRPr="00EB3684">
        <w:t>perturbation (CSP) compared</w:t>
      </w:r>
      <w:r w:rsidR="00A5246F" w:rsidRPr="00EB3684">
        <w:t xml:space="preserve"> with those in bZiPro-inhibitor</w:t>
      </w:r>
      <w:r w:rsidR="001F219C" w:rsidRPr="00EB3684">
        <w:t xml:space="preserve"> complex</w:t>
      </w:r>
      <w:r w:rsidR="00ED07ED" w:rsidRPr="00EB3684">
        <w:t>.</w:t>
      </w:r>
      <w:r w:rsidR="00826481" w:rsidRPr="00EB3684">
        <w:t xml:space="preserve"> Our results suggest that caution has to be </w:t>
      </w:r>
      <w:r w:rsidR="00E37154" w:rsidRPr="00EB3684">
        <w:t>taken</w:t>
      </w:r>
      <w:r w:rsidR="00826481" w:rsidRPr="00EB3684">
        <w:t xml:space="preserve"> </w:t>
      </w:r>
      <w:r w:rsidR="00C27C10" w:rsidRPr="00EB3684">
        <w:t xml:space="preserve">when using </w:t>
      </w:r>
      <w:proofErr w:type="spellStart"/>
      <w:r w:rsidR="00826481" w:rsidRPr="00EB3684">
        <w:t>gZiPro</w:t>
      </w:r>
      <w:proofErr w:type="spellEnd"/>
      <w:r w:rsidR="00826481" w:rsidRPr="00EB3684">
        <w:t xml:space="preserve"> </w:t>
      </w:r>
      <w:r w:rsidR="00A72703" w:rsidRPr="00EB3684">
        <w:t>to study</w:t>
      </w:r>
      <w:r w:rsidR="00C27C10" w:rsidRPr="00EB3684">
        <w:t xml:space="preserve"> molecular interactions with small molecular inhibitors, as </w:t>
      </w:r>
      <w:r w:rsidR="006C582E" w:rsidRPr="00EB3684">
        <w:t xml:space="preserve">the linker might have close contacts with residues in the active site </w:t>
      </w:r>
      <w:r w:rsidR="00A5246F" w:rsidRPr="00EB3684">
        <w:t xml:space="preserve">and </w:t>
      </w:r>
      <w:r w:rsidR="002D328B" w:rsidRPr="00EB3684">
        <w:t xml:space="preserve">even </w:t>
      </w:r>
      <w:r w:rsidR="00A5246F" w:rsidRPr="00EB3684">
        <w:t xml:space="preserve">affect the chemical environment of other residues </w:t>
      </w:r>
      <w:r w:rsidR="002D328B" w:rsidRPr="00EB3684">
        <w:t xml:space="preserve">in </w:t>
      </w:r>
      <w:r w:rsidR="00A5246F" w:rsidRPr="00EB3684">
        <w:t>NS3</w:t>
      </w:r>
      <w:r w:rsidR="006C582E" w:rsidRPr="00EB3684">
        <w:t>.</w:t>
      </w:r>
      <w:r w:rsidR="00826481" w:rsidRPr="00EB3684">
        <w:t xml:space="preserve">  </w:t>
      </w:r>
    </w:p>
    <w:p w:rsidR="00530BE9" w:rsidRPr="00EB3684" w:rsidRDefault="00530BE9" w:rsidP="00CE3CF6">
      <w:pPr>
        <w:spacing w:line="480" w:lineRule="auto"/>
        <w:jc w:val="both"/>
        <w:rPr>
          <w:b/>
        </w:rPr>
      </w:pPr>
      <w:r w:rsidRPr="00EB3684">
        <w:rPr>
          <w:b/>
        </w:rPr>
        <w:t>2. Materials and methods</w:t>
      </w:r>
    </w:p>
    <w:p w:rsidR="00530BE9" w:rsidRPr="00EB3684" w:rsidRDefault="00530BE9" w:rsidP="00CE3CF6">
      <w:pPr>
        <w:spacing w:line="480" w:lineRule="auto"/>
        <w:jc w:val="both"/>
      </w:pPr>
      <w:r w:rsidRPr="00EB3684">
        <w:t>Detail materials and methods can be found in the supplementary information.</w:t>
      </w:r>
    </w:p>
    <w:p w:rsidR="0012446D" w:rsidRPr="00EB3684" w:rsidRDefault="00530BE9" w:rsidP="00CE3CF6">
      <w:pPr>
        <w:spacing w:line="480" w:lineRule="auto"/>
        <w:jc w:val="both"/>
        <w:rPr>
          <w:b/>
        </w:rPr>
      </w:pPr>
      <w:r w:rsidRPr="00EB3684">
        <w:rPr>
          <w:b/>
        </w:rPr>
        <w:t xml:space="preserve">3. </w:t>
      </w:r>
      <w:r w:rsidR="0012446D" w:rsidRPr="00EB3684">
        <w:rPr>
          <w:b/>
        </w:rPr>
        <w:t>Results</w:t>
      </w:r>
    </w:p>
    <w:p w:rsidR="002C18E2" w:rsidRPr="00EB3684" w:rsidRDefault="00744993" w:rsidP="00CE3CF6">
      <w:pPr>
        <w:spacing w:line="480" w:lineRule="auto"/>
        <w:jc w:val="both"/>
        <w:rPr>
          <w:b/>
        </w:rPr>
      </w:pPr>
      <w:r w:rsidRPr="00EB3684">
        <w:rPr>
          <w:b/>
        </w:rPr>
        <w:t>ZIKV p</w:t>
      </w:r>
      <w:r w:rsidR="002C18E2" w:rsidRPr="00EB3684">
        <w:rPr>
          <w:b/>
        </w:rPr>
        <w:t xml:space="preserve">rotease constructs exhibit different </w:t>
      </w:r>
      <w:r w:rsidR="00644D38" w:rsidRPr="00EB3684">
        <w:rPr>
          <w:b/>
        </w:rPr>
        <w:t>profile</w:t>
      </w:r>
      <w:r w:rsidR="002C18E2" w:rsidRPr="00EB3684">
        <w:rPr>
          <w:b/>
        </w:rPr>
        <w:t>s in ion exchange chromatography</w:t>
      </w:r>
    </w:p>
    <w:p w:rsidR="00DF59C9" w:rsidRPr="00EB3684" w:rsidRDefault="00F07185" w:rsidP="00CE3CF6">
      <w:pPr>
        <w:spacing w:line="480" w:lineRule="auto"/>
        <w:jc w:val="both"/>
      </w:pPr>
      <w:r w:rsidRPr="00EB3684">
        <w:t xml:space="preserve">To examine the surface electrostatics differences between </w:t>
      </w:r>
      <w:proofErr w:type="spellStart"/>
      <w:r w:rsidRPr="00EB3684">
        <w:t>bZiPro</w:t>
      </w:r>
      <w:proofErr w:type="spellEnd"/>
      <w:r w:rsidRPr="00EB3684">
        <w:t xml:space="preserve"> and </w:t>
      </w:r>
      <w:proofErr w:type="spellStart"/>
      <w:r w:rsidRPr="00EB3684">
        <w:t>gZiPro</w:t>
      </w:r>
      <w:proofErr w:type="spellEnd"/>
      <w:r w:rsidRPr="00EB3684">
        <w:t>, ion exchange chromatography (</w:t>
      </w:r>
      <w:proofErr w:type="spellStart"/>
      <w:r w:rsidRPr="00EB3684">
        <w:t>HiTrap</w:t>
      </w:r>
      <w:r w:rsidRPr="00EB3684">
        <w:rPr>
          <w:vertAlign w:val="superscript"/>
        </w:rPr>
        <w:t>TM</w:t>
      </w:r>
      <w:proofErr w:type="spellEnd"/>
      <w:r w:rsidRPr="00EB3684">
        <w:t xml:space="preserve"> SP HP) was used.  </w:t>
      </w:r>
      <w:proofErr w:type="gramStart"/>
      <w:r w:rsidRPr="00EB3684">
        <w:t>bZiPro</w:t>
      </w:r>
      <w:proofErr w:type="gramEnd"/>
      <w:r w:rsidR="00824985" w:rsidRPr="00EB3684">
        <w:t xml:space="preserve"> </w:t>
      </w:r>
      <w:r w:rsidRPr="00EB3684">
        <w:t xml:space="preserve">attached to the column and was eluted in a single peak when the salt concentration reached ~500 mM (Fig. </w:t>
      </w:r>
      <w:r w:rsidR="00D167A8" w:rsidRPr="00EB3684">
        <w:t>S</w:t>
      </w:r>
      <w:r w:rsidRPr="00EB3684">
        <w:t>2). Under the same condition</w:t>
      </w:r>
      <w:r w:rsidR="002D328B" w:rsidRPr="00EB3684">
        <w:t>s</w:t>
      </w:r>
      <w:r w:rsidRPr="00EB3684">
        <w:t xml:space="preserve">, </w:t>
      </w:r>
      <w:proofErr w:type="spellStart"/>
      <w:r w:rsidRPr="00EB3684">
        <w:t>gZiPro</w:t>
      </w:r>
      <w:proofErr w:type="spellEnd"/>
      <w:r w:rsidRPr="00EB3684">
        <w:t xml:space="preserve"> exhibited a different profile from bZiPro. A </w:t>
      </w:r>
      <w:r w:rsidR="002D328B" w:rsidRPr="00EB3684">
        <w:t xml:space="preserve">large proportion </w:t>
      </w:r>
      <w:r w:rsidRPr="00EB3684">
        <w:t>appeared in the flow-through f</w:t>
      </w:r>
      <w:r w:rsidR="00C265ED" w:rsidRPr="00EB3684">
        <w:t>r</w:t>
      </w:r>
      <w:r w:rsidRPr="00EB3684">
        <w:t xml:space="preserve">action and </w:t>
      </w:r>
      <w:r w:rsidR="002D328B" w:rsidRPr="00EB3684">
        <w:t xml:space="preserve">only a </w:t>
      </w:r>
      <w:r w:rsidRPr="00EB3684">
        <w:t xml:space="preserve">small </w:t>
      </w:r>
      <w:r w:rsidR="002D328B" w:rsidRPr="00EB3684">
        <w:t xml:space="preserve">sample </w:t>
      </w:r>
      <w:r w:rsidRPr="00EB3684">
        <w:t xml:space="preserve">was eluted from the column at a low salt concentration, suggesting that </w:t>
      </w:r>
      <w:r w:rsidR="002D328B" w:rsidRPr="00EB3684">
        <w:t>most of the</w:t>
      </w:r>
      <w:r w:rsidRPr="00EB3684">
        <w:t xml:space="preserve"> </w:t>
      </w:r>
      <w:proofErr w:type="spellStart"/>
      <w:r w:rsidRPr="00EB3684">
        <w:t>gZiPro</w:t>
      </w:r>
      <w:proofErr w:type="spellEnd"/>
      <w:r w:rsidRPr="00EB3684">
        <w:t xml:space="preserve"> </w:t>
      </w:r>
      <w:r w:rsidR="002D328B" w:rsidRPr="00EB3684">
        <w:t xml:space="preserve">protein did not bind </w:t>
      </w:r>
      <w:r w:rsidRPr="00EB3684">
        <w:t xml:space="preserve">to the column. As ion exchange chromatography can separate proteins based surface charge, such </w:t>
      </w:r>
      <w:r w:rsidR="006A382C" w:rsidRPr="00EB3684">
        <w:t xml:space="preserve">a </w:t>
      </w:r>
      <w:r w:rsidRPr="00EB3684">
        <w:t xml:space="preserve">difference between </w:t>
      </w:r>
      <w:proofErr w:type="spellStart"/>
      <w:r w:rsidRPr="00EB3684">
        <w:t>bZiPro</w:t>
      </w:r>
      <w:proofErr w:type="spellEnd"/>
      <w:r w:rsidRPr="00EB3684">
        <w:t xml:space="preserve"> and </w:t>
      </w:r>
      <w:proofErr w:type="spellStart"/>
      <w:r w:rsidRPr="00EB3684">
        <w:t>gZiPro</w:t>
      </w:r>
      <w:proofErr w:type="spellEnd"/>
      <w:r w:rsidRPr="00EB3684">
        <w:t xml:space="preserve"> suggests that the linker in </w:t>
      </w:r>
      <w:proofErr w:type="spellStart"/>
      <w:r w:rsidRPr="00EB3684">
        <w:t>gZiPro</w:t>
      </w:r>
      <w:proofErr w:type="spellEnd"/>
      <w:r w:rsidRPr="00EB3684">
        <w:t xml:space="preserve"> affect</w:t>
      </w:r>
      <w:r w:rsidR="00C265ED" w:rsidRPr="00EB3684">
        <w:t>s</w:t>
      </w:r>
      <w:r w:rsidRPr="00EB3684">
        <w:t xml:space="preserve"> the interaction between </w:t>
      </w:r>
      <w:r w:rsidR="006A382C" w:rsidRPr="00EB3684">
        <w:t xml:space="preserve">the </w:t>
      </w:r>
      <w:r w:rsidRPr="00EB3684">
        <w:t xml:space="preserve">protein and </w:t>
      </w:r>
      <w:r w:rsidR="006A382C" w:rsidRPr="00EB3684">
        <w:t xml:space="preserve">the </w:t>
      </w:r>
      <w:r w:rsidRPr="00EB3684">
        <w:t xml:space="preserve">column. We then run Isoelectronic focusing Polyacrylamide Gel Electrophoresis (IEF-PAGE) to analyze purified </w:t>
      </w:r>
      <w:proofErr w:type="spellStart"/>
      <w:r w:rsidRPr="00EB3684">
        <w:t>gZiPro</w:t>
      </w:r>
      <w:proofErr w:type="spellEnd"/>
      <w:r w:rsidRPr="00EB3684">
        <w:t xml:space="preserve"> and </w:t>
      </w:r>
      <w:proofErr w:type="spellStart"/>
      <w:r w:rsidRPr="00EB3684">
        <w:t>bZiPro</w:t>
      </w:r>
      <w:proofErr w:type="spellEnd"/>
      <w:r w:rsidRPr="00EB3684">
        <w:t xml:space="preserve"> samples (Fig. </w:t>
      </w:r>
      <w:r w:rsidR="00D167A8" w:rsidRPr="00EB3684">
        <w:t>S</w:t>
      </w:r>
      <w:r w:rsidRPr="00EB3684">
        <w:t xml:space="preserve">2B). </w:t>
      </w:r>
      <w:r w:rsidR="003D4142" w:rsidRPr="00EB3684">
        <w:t xml:space="preserve">There was </w:t>
      </w:r>
      <w:r w:rsidRPr="00EB3684">
        <w:t>only one band</w:t>
      </w:r>
      <w:r w:rsidR="003D4142" w:rsidRPr="00EB3684">
        <w:t xml:space="preserve"> for</w:t>
      </w:r>
      <w:r w:rsidRPr="00EB3684">
        <w:t xml:space="preserve"> </w:t>
      </w:r>
      <w:r w:rsidR="003D4142" w:rsidRPr="00EB3684">
        <w:t xml:space="preserve">bZiPro </w:t>
      </w:r>
      <w:r w:rsidRPr="00EB3684">
        <w:t>in IEF-PAGE</w:t>
      </w:r>
      <w:r w:rsidR="003D4142" w:rsidRPr="00EB3684">
        <w:t>, whereas</w:t>
      </w:r>
      <w:r w:rsidRPr="00EB3684">
        <w:t xml:space="preserve"> two bands were observed for </w:t>
      </w:r>
      <w:proofErr w:type="spellStart"/>
      <w:r w:rsidRPr="00EB3684">
        <w:t>gZiPro</w:t>
      </w:r>
      <w:proofErr w:type="spellEnd"/>
      <w:r w:rsidRPr="00EB3684">
        <w:t xml:space="preserve">, suggesting </w:t>
      </w:r>
      <w:r w:rsidR="006A382C" w:rsidRPr="00EB3684">
        <w:t xml:space="preserve">again </w:t>
      </w:r>
      <w:r w:rsidRPr="00EB3684">
        <w:t xml:space="preserve">that there were two populations with different charges in the </w:t>
      </w:r>
      <w:r w:rsidR="00C22337" w:rsidRPr="00EB3684">
        <w:t xml:space="preserve">gZiPro </w:t>
      </w:r>
      <w:r w:rsidRPr="00EB3684">
        <w:t xml:space="preserve">sample. </w:t>
      </w:r>
    </w:p>
    <w:p w:rsidR="0012446D" w:rsidRPr="00EB3684" w:rsidRDefault="0012446D" w:rsidP="00CE3CF6">
      <w:pPr>
        <w:spacing w:line="480" w:lineRule="auto"/>
        <w:jc w:val="both"/>
        <w:rPr>
          <w:b/>
        </w:rPr>
      </w:pPr>
      <w:r w:rsidRPr="00EB3684">
        <w:rPr>
          <w:b/>
        </w:rPr>
        <w:t xml:space="preserve">Solution NMR spectrum of </w:t>
      </w:r>
      <w:r w:rsidR="00676DE4" w:rsidRPr="00EB3684">
        <w:rPr>
          <w:b/>
        </w:rPr>
        <w:t>the</w:t>
      </w:r>
      <w:r w:rsidR="00C57DE3" w:rsidRPr="00EB3684">
        <w:rPr>
          <w:b/>
        </w:rPr>
        <w:t xml:space="preserve"> </w:t>
      </w:r>
      <w:proofErr w:type="spellStart"/>
      <w:r w:rsidR="00865DEA" w:rsidRPr="00EB3684">
        <w:rPr>
          <w:b/>
        </w:rPr>
        <w:t>gZiPro</w:t>
      </w:r>
      <w:proofErr w:type="spellEnd"/>
      <w:r w:rsidR="00676DE4" w:rsidRPr="00EB3684">
        <w:rPr>
          <w:b/>
        </w:rPr>
        <w:t xml:space="preserve"> enzyme</w:t>
      </w:r>
      <w:r w:rsidR="00611A02" w:rsidRPr="00EB3684">
        <w:rPr>
          <w:b/>
        </w:rPr>
        <w:t xml:space="preserve"> without inhibitor</w:t>
      </w:r>
    </w:p>
    <w:p w:rsidR="0012446D" w:rsidRPr="00EB3684" w:rsidRDefault="004C0ADE" w:rsidP="00CE3CF6">
      <w:pPr>
        <w:spacing w:line="480" w:lineRule="auto"/>
        <w:jc w:val="both"/>
      </w:pPr>
      <w:r w:rsidRPr="00EB3684">
        <w:lastRenderedPageBreak/>
        <w:t xml:space="preserve">The backbone resonance assignments of </w:t>
      </w:r>
      <w:proofErr w:type="spellStart"/>
      <w:r w:rsidRPr="00EB3684">
        <w:t>gZiPro</w:t>
      </w:r>
      <w:proofErr w:type="spellEnd"/>
      <w:r w:rsidRPr="00EB3684">
        <w:t xml:space="preserve"> </w:t>
      </w:r>
      <w:r w:rsidR="00611A02" w:rsidRPr="00EB3684">
        <w:t xml:space="preserve">were </w:t>
      </w:r>
      <w:r w:rsidRPr="00EB3684">
        <w:t xml:space="preserve">obtained using conventional </w:t>
      </w:r>
      <w:r w:rsidR="00127568" w:rsidRPr="00EB3684">
        <w:t xml:space="preserve">three </w:t>
      </w:r>
      <w:r w:rsidRPr="00EB3684">
        <w:t xml:space="preserve">dimensional NMR experiments. Most of the cross peaks in the </w:t>
      </w:r>
      <w:r w:rsidRPr="00EB3684">
        <w:rPr>
          <w:vertAlign w:val="superscript"/>
        </w:rPr>
        <w:t>1</w:t>
      </w:r>
      <w:r w:rsidRPr="00EB3684">
        <w:t>H-</w:t>
      </w:r>
      <w:r w:rsidRPr="00EB3684">
        <w:rPr>
          <w:vertAlign w:val="superscript"/>
        </w:rPr>
        <w:t>15</w:t>
      </w:r>
      <w:r w:rsidRPr="00EB3684">
        <w:t xml:space="preserve">N-HSQC spectrum can be assigned (Fig. </w:t>
      </w:r>
      <w:r w:rsidR="00D167A8" w:rsidRPr="00EB3684">
        <w:t>1</w:t>
      </w:r>
      <w:r w:rsidRPr="00EB3684">
        <w:t>A</w:t>
      </w:r>
      <w:r w:rsidR="002129FC" w:rsidRPr="00EB3684">
        <w:t xml:space="preserve">, </w:t>
      </w:r>
      <w:r w:rsidR="00C76C44" w:rsidRPr="00EB3684">
        <w:t xml:space="preserve">Fig. </w:t>
      </w:r>
      <w:r w:rsidR="002129FC" w:rsidRPr="00EB3684">
        <w:t>S</w:t>
      </w:r>
      <w:r w:rsidR="00D167A8" w:rsidRPr="00EB3684">
        <w:t>3</w:t>
      </w:r>
      <w:r w:rsidR="00057FE6" w:rsidRPr="00EB3684">
        <w:t>, Table S1</w:t>
      </w:r>
      <w:r w:rsidRPr="00EB3684">
        <w:t xml:space="preserve">). Similar to bZiPro, </w:t>
      </w:r>
      <w:r w:rsidR="00676DE4" w:rsidRPr="00EB3684">
        <w:t xml:space="preserve">many </w:t>
      </w:r>
      <w:r w:rsidR="00155B19" w:rsidRPr="00EB3684">
        <w:t xml:space="preserve">residues </w:t>
      </w:r>
      <w:r w:rsidR="00D54633" w:rsidRPr="00EB3684">
        <w:t>exhibit</w:t>
      </w:r>
      <w:r w:rsidR="00771F00" w:rsidRPr="00EB3684">
        <w:t>ed</w:t>
      </w:r>
      <w:r w:rsidR="00D54633" w:rsidRPr="00EB3684">
        <w:t xml:space="preserve"> line broadening beyond detection in the free protease. </w:t>
      </w:r>
      <w:r w:rsidR="00676DE4" w:rsidRPr="00EB3684">
        <w:t>F</w:t>
      </w:r>
      <w:r w:rsidR="00517A89" w:rsidRPr="00EB3684">
        <w:t>or NS2B, the missing peaks</w:t>
      </w:r>
      <w:r w:rsidR="004956EA" w:rsidRPr="00EB3684">
        <w:t xml:space="preserve"> in the </w:t>
      </w:r>
      <w:r w:rsidR="004956EA" w:rsidRPr="00EB3684">
        <w:rPr>
          <w:vertAlign w:val="superscript"/>
        </w:rPr>
        <w:t>1</w:t>
      </w:r>
      <w:r w:rsidR="004956EA" w:rsidRPr="00EB3684">
        <w:t>H-</w:t>
      </w:r>
      <w:r w:rsidR="004956EA" w:rsidRPr="00EB3684">
        <w:rPr>
          <w:vertAlign w:val="superscript"/>
        </w:rPr>
        <w:t>15</w:t>
      </w:r>
      <w:r w:rsidR="004956EA" w:rsidRPr="00EB3684">
        <w:t>N-HSQC spectrum</w:t>
      </w:r>
      <w:r w:rsidR="00517A89" w:rsidRPr="00EB3684">
        <w:t xml:space="preserve"> belong to the </w:t>
      </w:r>
      <w:r w:rsidR="00517A89" w:rsidRPr="00EB3684">
        <w:sym w:font="Symbol" w:char="F062"/>
      </w:r>
      <w:r w:rsidR="00517A89" w:rsidRPr="00EB3684">
        <w:t xml:space="preserve">-hairpin region </w:t>
      </w:r>
      <w:r w:rsidR="00676DE4" w:rsidRPr="00EB3684">
        <w:t xml:space="preserve">(residues 66-89) (Fig. </w:t>
      </w:r>
      <w:r w:rsidR="00D167A8" w:rsidRPr="00EB3684">
        <w:t>1</w:t>
      </w:r>
      <w:r w:rsidR="00676DE4" w:rsidRPr="00EB3684">
        <w:t xml:space="preserve">B). </w:t>
      </w:r>
      <w:r w:rsidR="005803A5" w:rsidRPr="00EB3684">
        <w:t>Most resonances from the N-terminus of NS2B can be observed</w:t>
      </w:r>
      <w:r w:rsidR="006A1B68" w:rsidRPr="00EB3684">
        <w:t xml:space="preserve"> as it forms a stable complex with NS3</w:t>
      </w:r>
      <w:r w:rsidR="005803A5" w:rsidRPr="00EB3684">
        <w:t xml:space="preserve">. </w:t>
      </w:r>
      <w:r w:rsidR="00676DE4" w:rsidRPr="00EB3684">
        <w:t xml:space="preserve">For NS3, the </w:t>
      </w:r>
      <w:r w:rsidR="004956EA" w:rsidRPr="00EB3684">
        <w:t>missing peaks correspond to</w:t>
      </w:r>
      <w:r w:rsidR="00676DE4" w:rsidRPr="00EB3684">
        <w:t xml:space="preserve"> residues 73-74, 114-1</w:t>
      </w:r>
      <w:r w:rsidR="004956EA" w:rsidRPr="00EB3684">
        <w:t>19, 123-136, 151-158, and 161-166</w:t>
      </w:r>
      <w:r w:rsidR="004E11D2" w:rsidRPr="00EB3684">
        <w:t>. These residues are</w:t>
      </w:r>
      <w:r w:rsidR="004956EA" w:rsidRPr="00EB3684">
        <w:t xml:space="preserve"> </w:t>
      </w:r>
      <w:r w:rsidR="00676DE4" w:rsidRPr="00EB3684">
        <w:t>close to the active si</w:t>
      </w:r>
      <w:r w:rsidR="004E11D2" w:rsidRPr="00EB3684">
        <w:t xml:space="preserve">te and </w:t>
      </w:r>
      <w:r w:rsidR="006A382C" w:rsidRPr="00EB3684">
        <w:t xml:space="preserve">at </w:t>
      </w:r>
      <w:r w:rsidR="004E11D2" w:rsidRPr="00EB3684">
        <w:t>the interface with NS2B</w:t>
      </w:r>
      <w:r w:rsidR="00676DE4" w:rsidRPr="00EB3684">
        <w:t xml:space="preserve"> </w:t>
      </w:r>
      <w:r w:rsidR="004E11D2" w:rsidRPr="00EB3684">
        <w:sym w:font="Symbol" w:char="F062"/>
      </w:r>
      <w:r w:rsidR="004E11D2" w:rsidRPr="00EB3684">
        <w:t>-</w:t>
      </w:r>
      <w:r w:rsidR="00676DE4" w:rsidRPr="00EB3684">
        <w:t xml:space="preserve">hairpin region (Fig. </w:t>
      </w:r>
      <w:r w:rsidR="00D167A8" w:rsidRPr="00EB3684">
        <w:t>1</w:t>
      </w:r>
      <w:r w:rsidR="00676DE4" w:rsidRPr="00EB3684">
        <w:t xml:space="preserve">B). </w:t>
      </w:r>
      <w:r w:rsidR="000B5063" w:rsidRPr="00EB3684">
        <w:t>Therefore, the missing peaks in the spectrum could</w:t>
      </w:r>
      <w:r w:rsidR="00692CE0" w:rsidRPr="00EB3684">
        <w:t xml:space="preserve"> be due to dissociation of </w:t>
      </w:r>
      <w:r w:rsidR="00517A89" w:rsidRPr="00EB3684">
        <w:t>NS2B</w:t>
      </w:r>
      <w:r w:rsidR="00692CE0" w:rsidRPr="00EB3684">
        <w:t xml:space="preserve"> from NS3</w:t>
      </w:r>
      <w:r w:rsidRPr="00EB3684">
        <w:t xml:space="preserve">. </w:t>
      </w:r>
      <w:r w:rsidR="00611A02" w:rsidRPr="00EB3684">
        <w:t>The s</w:t>
      </w:r>
      <w:r w:rsidRPr="00EB3684">
        <w:t xml:space="preserve">econdary structure </w:t>
      </w:r>
      <w:r w:rsidR="00611A02" w:rsidRPr="00EB3684">
        <w:t xml:space="preserve">was </w:t>
      </w:r>
      <w:r w:rsidRPr="00EB3684">
        <w:t>obtained based on the backbone chemical shifts using TALOS</w:t>
      </w:r>
      <w:r w:rsidR="00EC3853" w:rsidRPr="00EB3684">
        <w:t xml:space="preserve">N. </w:t>
      </w:r>
      <w:r w:rsidR="00B454B8" w:rsidRPr="00EB3684">
        <w:t>R</w:t>
      </w:r>
      <w:r w:rsidR="006F53AC" w:rsidRPr="00EB3684">
        <w:t>esidues</w:t>
      </w:r>
      <w:r w:rsidR="00B454B8" w:rsidRPr="00EB3684">
        <w:t>,</w:t>
      </w:r>
      <w:r w:rsidR="006F53AC" w:rsidRPr="00EB3684">
        <w:t xml:space="preserve"> </w:t>
      </w:r>
      <w:r w:rsidR="00B454B8" w:rsidRPr="00EB3684">
        <w:t xml:space="preserve">which </w:t>
      </w:r>
      <w:r w:rsidR="006F53AC" w:rsidRPr="00EB3684">
        <w:t>can be assigned</w:t>
      </w:r>
      <w:r w:rsidR="00B454B8" w:rsidRPr="00EB3684">
        <w:t>,</w:t>
      </w:r>
      <w:r w:rsidR="006F53AC" w:rsidRPr="00EB3684">
        <w:t xml:space="preserve"> </w:t>
      </w:r>
      <w:r w:rsidRPr="00EB3684">
        <w:t xml:space="preserve">have similar </w:t>
      </w:r>
      <w:r w:rsidR="006F53AC" w:rsidRPr="00EB3684">
        <w:t xml:space="preserve">secondary </w:t>
      </w:r>
      <w:r w:rsidRPr="00EB3684">
        <w:t>structure to those</w:t>
      </w:r>
      <w:r w:rsidR="00E60B7D" w:rsidRPr="00EB3684">
        <w:t xml:space="preserve"> </w:t>
      </w:r>
      <w:r w:rsidR="006A382C" w:rsidRPr="00EB3684">
        <w:t xml:space="preserve">in </w:t>
      </w:r>
      <w:r w:rsidR="00771F00" w:rsidRPr="00EB3684">
        <w:t>the</w:t>
      </w:r>
      <w:r w:rsidR="00E60B7D" w:rsidRPr="00EB3684">
        <w:t xml:space="preserve"> </w:t>
      </w:r>
      <w:r w:rsidR="004E11D2" w:rsidRPr="00EB3684">
        <w:t xml:space="preserve">crystal structure of </w:t>
      </w:r>
      <w:r w:rsidR="00771F00" w:rsidRPr="00EB3684">
        <w:t xml:space="preserve">free </w:t>
      </w:r>
      <w:r w:rsidR="00E60B7D" w:rsidRPr="00EB3684">
        <w:t>bZiPro</w:t>
      </w:r>
      <w:r w:rsidRPr="00EB3684">
        <w:t xml:space="preserve"> </w:t>
      </w:r>
      <w:r w:rsidR="002129FC" w:rsidRPr="00EB3684">
        <w:t>(</w:t>
      </w:r>
      <w:r w:rsidR="00B10416" w:rsidRPr="00EB3684">
        <w:t xml:space="preserve">Fig. </w:t>
      </w:r>
      <w:r w:rsidR="002129FC" w:rsidRPr="00EB3684">
        <w:t>S</w:t>
      </w:r>
      <w:r w:rsidR="00D167A8" w:rsidRPr="00EB3684">
        <w:t>4</w:t>
      </w:r>
      <w:r w:rsidRPr="00EB3684">
        <w:t>).</w:t>
      </w:r>
      <w:r w:rsidR="00AD30E0" w:rsidRPr="00EB3684">
        <w:t xml:space="preserve"> </w:t>
      </w:r>
      <w:r w:rsidR="00B10416" w:rsidRPr="00EB3684">
        <w:t>C</w:t>
      </w:r>
      <w:r w:rsidR="00AD30E0" w:rsidRPr="00EB3684">
        <w:t xml:space="preserve">onsistent with the </w:t>
      </w:r>
      <w:r w:rsidR="005A0003" w:rsidRPr="00EB3684">
        <w:t xml:space="preserve">secondary structure </w:t>
      </w:r>
      <w:r w:rsidR="00AD30E0" w:rsidRPr="00EB3684">
        <w:t xml:space="preserve">prediction, the Cα chemical shifts of assigned residues for both </w:t>
      </w:r>
      <w:proofErr w:type="spellStart"/>
      <w:r w:rsidR="00AD30E0" w:rsidRPr="00EB3684">
        <w:t>gZiPro</w:t>
      </w:r>
      <w:proofErr w:type="spellEnd"/>
      <w:r w:rsidR="00AD30E0" w:rsidRPr="00EB3684">
        <w:t xml:space="preserve"> and </w:t>
      </w:r>
      <w:proofErr w:type="spellStart"/>
      <w:r w:rsidR="00AD30E0" w:rsidRPr="00EB3684">
        <w:t>bZiPro</w:t>
      </w:r>
      <w:proofErr w:type="spellEnd"/>
      <w:r w:rsidR="00AD30E0" w:rsidRPr="00EB3684">
        <w:t xml:space="preserve"> are similar</w:t>
      </w:r>
      <w:r w:rsidR="003657A8" w:rsidRPr="00EB3684">
        <w:t xml:space="preserve"> except for some residues close to the two </w:t>
      </w:r>
      <w:r w:rsidR="00B10416" w:rsidRPr="00EB3684">
        <w:t>cysteine</w:t>
      </w:r>
      <w:r w:rsidR="006A382C" w:rsidRPr="00EB3684">
        <w:t>s</w:t>
      </w:r>
      <w:r w:rsidR="005A0003" w:rsidRPr="00EB3684">
        <w:t xml:space="preserve"> (C80 and C143)</w:t>
      </w:r>
      <w:r w:rsidR="00B10416" w:rsidRPr="00EB3684">
        <w:t xml:space="preserve"> </w:t>
      </w:r>
      <w:r w:rsidR="00AD30E0" w:rsidRPr="00EB3684">
        <w:t xml:space="preserve">(Fig. </w:t>
      </w:r>
      <w:r w:rsidR="00D167A8" w:rsidRPr="00EB3684">
        <w:t>1</w:t>
      </w:r>
      <w:r w:rsidR="00AD30E0" w:rsidRPr="00EB3684">
        <w:t xml:space="preserve">C). </w:t>
      </w:r>
      <w:r w:rsidRPr="00EB3684">
        <w:t xml:space="preserve"> </w:t>
      </w:r>
    </w:p>
    <w:p w:rsidR="0012446D" w:rsidRPr="00EB3684" w:rsidRDefault="007314FF" w:rsidP="00CE3CF6">
      <w:pPr>
        <w:spacing w:line="480" w:lineRule="auto"/>
        <w:jc w:val="both"/>
        <w:rPr>
          <w:b/>
        </w:rPr>
      </w:pPr>
      <w:r w:rsidRPr="00EB3684">
        <w:rPr>
          <w:b/>
        </w:rPr>
        <w:t xml:space="preserve">The </w:t>
      </w:r>
      <w:proofErr w:type="spellStart"/>
      <w:r w:rsidRPr="00EB3684">
        <w:rPr>
          <w:b/>
        </w:rPr>
        <w:t>gZiPro</w:t>
      </w:r>
      <w:proofErr w:type="spellEnd"/>
      <w:r w:rsidRPr="00EB3684">
        <w:rPr>
          <w:b/>
        </w:rPr>
        <w:t>-</w:t>
      </w:r>
      <w:proofErr w:type="spellStart"/>
      <w:r w:rsidRPr="00EB3684">
        <w:rPr>
          <w:b/>
        </w:rPr>
        <w:t>AcKR</w:t>
      </w:r>
      <w:proofErr w:type="spellEnd"/>
      <w:r w:rsidRPr="00EB3684">
        <w:rPr>
          <w:b/>
        </w:rPr>
        <w:t>-H complex</w:t>
      </w:r>
      <w:r w:rsidR="0012446D" w:rsidRPr="00EB3684">
        <w:rPr>
          <w:b/>
        </w:rPr>
        <w:t xml:space="preserve"> adopts the closed conformation </w:t>
      </w:r>
    </w:p>
    <w:p w:rsidR="00096A11" w:rsidRPr="00EB3684" w:rsidRDefault="00F1129E" w:rsidP="00CE3CF6">
      <w:pPr>
        <w:spacing w:line="480" w:lineRule="auto"/>
        <w:jc w:val="both"/>
      </w:pPr>
      <w:proofErr w:type="spellStart"/>
      <w:r w:rsidRPr="00EB3684">
        <w:t>AcKR</w:t>
      </w:r>
      <w:proofErr w:type="spellEnd"/>
      <w:r w:rsidRPr="00EB3684">
        <w:t xml:space="preserve">-H contains </w:t>
      </w:r>
      <w:r w:rsidR="004779D2" w:rsidRPr="00EB3684">
        <w:t xml:space="preserve">an </w:t>
      </w:r>
      <w:r w:rsidRPr="00EB3684">
        <w:t xml:space="preserve">aldehyde moiety and is a potent </w:t>
      </w:r>
      <w:r w:rsidR="00823B72" w:rsidRPr="00EB3684">
        <w:t xml:space="preserve">inhibitor </w:t>
      </w:r>
      <w:r w:rsidR="00E3253F" w:rsidRPr="00EB3684">
        <w:t xml:space="preserve">of </w:t>
      </w:r>
      <w:r w:rsidR="00823B72" w:rsidRPr="00EB3684">
        <w:t>WNV protease</w:t>
      </w:r>
      <w:r w:rsidRPr="00EB3684">
        <w:t xml:space="preserve"> with an IC</w:t>
      </w:r>
      <w:r w:rsidRPr="00EB3684">
        <w:rPr>
          <w:vertAlign w:val="subscript"/>
        </w:rPr>
        <w:t>50</w:t>
      </w:r>
      <w:r w:rsidRPr="00EB3684">
        <w:t xml:space="preserve"> in</w:t>
      </w:r>
      <w:r w:rsidR="00E3253F" w:rsidRPr="00EB3684">
        <w:t xml:space="preserve"> the</w:t>
      </w:r>
      <w:r w:rsidRPr="00EB3684">
        <w:t xml:space="preserve"> </w:t>
      </w:r>
      <w:proofErr w:type="spellStart"/>
      <w:r w:rsidRPr="00EB3684">
        <w:t>nano</w:t>
      </w:r>
      <w:proofErr w:type="spellEnd"/>
      <w:r w:rsidRPr="00EB3684">
        <w:t>-molar range</w:t>
      </w:r>
      <w:r w:rsidR="00D11857" w:rsidRPr="00EB3684">
        <w:t xml:space="preserve"> </w:t>
      </w:r>
      <w:r w:rsidR="003A224E" w:rsidRPr="00EB3684">
        <w:fldChar w:fldCharType="begin">
          <w:fldData xml:space="preserve">PEVuZE5vdGU+PENpdGU+PEF1dGhvcj5LYW5nPC9BdXRob3I+PFllYXI+MjAxMzwvWWVhcj48UmVj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</w:fldData>
        </w:fldChar>
      </w:r>
      <w:r w:rsidR="00A72703" w:rsidRPr="00EB3684">
        <w:instrText xml:space="preserve"> ADDIN EN.CITE </w:instrText>
      </w:r>
      <w:r w:rsidR="00A72703" w:rsidRPr="00EB3684">
        <w:fldChar w:fldCharType="begin">
          <w:fldData xml:space="preserve">PEVuZE5vdGU+PENpdGU+PEF1dGhvcj5LYW5nPC9BdXRob3I+PFllYXI+MjAxMzwvWWVhcj48UmVj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</w:fldData>
        </w:fldChar>
      </w:r>
      <w:r w:rsidR="00A72703" w:rsidRPr="00EB3684">
        <w:instrText xml:space="preserve"> ADDIN EN.CITE.DATA </w:instrText>
      </w:r>
      <w:r w:rsidR="00A72703" w:rsidRPr="00EB3684">
        <w:fldChar w:fldCharType="end"/>
      </w:r>
      <w:r w:rsidR="003A224E" w:rsidRPr="00EB3684">
        <w:fldChar w:fldCharType="separate"/>
      </w:r>
      <w:r w:rsidR="00A72703" w:rsidRPr="00EB3684">
        <w:rPr>
          <w:noProof/>
        </w:rPr>
        <w:t>[</w:t>
      </w:r>
      <w:hyperlink w:anchor="_ENREF_27" w:tooltip="Kang, 2013 #1991" w:history="1">
        <w:r w:rsidR="00BB23EF" w:rsidRPr="00EB3684">
          <w:rPr>
            <w:noProof/>
          </w:rPr>
          <w:t>27</w:t>
        </w:r>
      </w:hyperlink>
      <w:r w:rsidR="00A72703" w:rsidRPr="00EB3684">
        <w:rPr>
          <w:noProof/>
        </w:rPr>
        <w:t>]</w:t>
      </w:r>
      <w:r w:rsidR="003A224E" w:rsidRPr="00EB3684">
        <w:fldChar w:fldCharType="end"/>
      </w:r>
      <w:r w:rsidR="00823B72" w:rsidRPr="00EB3684">
        <w:t xml:space="preserve">. It </w:t>
      </w:r>
      <w:r w:rsidRPr="00EB3684">
        <w:t>also forms a tight complex with</w:t>
      </w:r>
      <w:r w:rsidR="00823B72" w:rsidRPr="00EB3684">
        <w:t xml:space="preserve"> </w:t>
      </w:r>
      <w:proofErr w:type="spellStart"/>
      <w:r w:rsidR="00823B72" w:rsidRPr="00EB3684">
        <w:t>gZiPro</w:t>
      </w:r>
      <w:proofErr w:type="spellEnd"/>
      <w:r w:rsidRPr="00EB3684">
        <w:t xml:space="preserve"> </w:t>
      </w:r>
      <w:r w:rsidR="00E3253F" w:rsidRPr="00EB3684">
        <w:t xml:space="preserve">as demonstrated by </w:t>
      </w:r>
      <w:r w:rsidR="00823B72" w:rsidRPr="00EB3684">
        <w:t>titration experiment</w:t>
      </w:r>
      <w:r w:rsidR="00C31799" w:rsidRPr="00EB3684">
        <w:t>s</w:t>
      </w:r>
      <w:r w:rsidR="00823B72" w:rsidRPr="00EB3684">
        <w:t xml:space="preserve"> </w:t>
      </w:r>
      <w:r w:rsidR="00E3253F" w:rsidRPr="00EB3684">
        <w:t>showing</w:t>
      </w:r>
      <w:r w:rsidR="00823B72" w:rsidRPr="00EB3684">
        <w:t xml:space="preserve"> that the binding is undergoing slow exchange</w:t>
      </w:r>
      <w:r w:rsidR="004E11D2" w:rsidRPr="00EB3684">
        <w:t xml:space="preserve"> in </w:t>
      </w:r>
      <w:r w:rsidR="00611A02" w:rsidRPr="00EB3684">
        <w:t xml:space="preserve">the </w:t>
      </w:r>
      <w:r w:rsidR="004E11D2" w:rsidRPr="00EB3684">
        <w:t>NMR time regime</w:t>
      </w:r>
      <w:r w:rsidR="004114AB" w:rsidRPr="00EB3684">
        <w:t xml:space="preserve"> (Fig. </w:t>
      </w:r>
      <w:r w:rsidR="00D167A8" w:rsidRPr="00EB3684">
        <w:t>1D</w:t>
      </w:r>
      <w:r w:rsidR="00727A7F" w:rsidRPr="00EB3684">
        <w:t xml:space="preserve">, </w:t>
      </w:r>
      <w:r w:rsidR="00D167A8" w:rsidRPr="00EB3684">
        <w:t>E</w:t>
      </w:r>
      <w:r w:rsidR="004114AB" w:rsidRPr="00EB3684">
        <w:t>)</w:t>
      </w:r>
      <w:r w:rsidR="00823B72" w:rsidRPr="00EB3684">
        <w:t>.</w:t>
      </w:r>
      <w:r w:rsidR="00727A7F" w:rsidRPr="00EB3684">
        <w:t xml:space="preserve"> Most missing peaks in </w:t>
      </w:r>
      <w:r w:rsidR="00727A7F" w:rsidRPr="00EB3684">
        <w:rPr>
          <w:vertAlign w:val="superscript"/>
        </w:rPr>
        <w:t>1</w:t>
      </w:r>
      <w:r w:rsidR="00727A7F" w:rsidRPr="00EB3684">
        <w:t>H-</w:t>
      </w:r>
      <w:r w:rsidR="00727A7F" w:rsidRPr="00EB3684">
        <w:rPr>
          <w:vertAlign w:val="superscript"/>
        </w:rPr>
        <w:t>15</w:t>
      </w:r>
      <w:r w:rsidR="00727A7F" w:rsidRPr="00EB3684">
        <w:t xml:space="preserve">N-HSQC spectrum of free </w:t>
      </w:r>
      <w:proofErr w:type="spellStart"/>
      <w:r w:rsidR="00727A7F" w:rsidRPr="00EB3684">
        <w:t>gZiPro</w:t>
      </w:r>
      <w:proofErr w:type="spellEnd"/>
      <w:r w:rsidR="00727A7F" w:rsidRPr="00EB3684">
        <w:t xml:space="preserve"> </w:t>
      </w:r>
      <w:r w:rsidR="00611A02" w:rsidRPr="00EB3684">
        <w:t xml:space="preserve">emerged </w:t>
      </w:r>
      <w:r w:rsidR="00727A7F" w:rsidRPr="00EB3684">
        <w:t xml:space="preserve">in the presence of the inhibitor (Fig. </w:t>
      </w:r>
      <w:r w:rsidR="00D167A8" w:rsidRPr="00EB3684">
        <w:t>1F</w:t>
      </w:r>
      <w:r w:rsidR="00727A7F" w:rsidRPr="00EB3684">
        <w:t>).</w:t>
      </w:r>
      <w:r w:rsidR="00057FE6" w:rsidRPr="00EB3684">
        <w:t xml:space="preserve"> Some cross peaks in the spectrum can also be assigned to NS2B and </w:t>
      </w:r>
      <w:r w:rsidR="00771F00" w:rsidRPr="00EB3684">
        <w:t>did</w:t>
      </w:r>
      <w:r w:rsidR="004E11D2" w:rsidRPr="00EB3684">
        <w:t xml:space="preserve"> not show CSP in the presence of the inhibitor</w:t>
      </w:r>
      <w:r w:rsidR="00572E7F" w:rsidRPr="00EB3684">
        <w:t xml:space="preserve"> (Fig. S</w:t>
      </w:r>
      <w:r w:rsidR="00D167A8" w:rsidRPr="00EB3684">
        <w:t>5</w:t>
      </w:r>
      <w:r w:rsidR="00572E7F" w:rsidRPr="00EB3684">
        <w:t>)</w:t>
      </w:r>
      <w:r w:rsidR="00057FE6" w:rsidRPr="00EB3684">
        <w:t xml:space="preserve">. These cross peaks overlap with those of the free NS2B, suggesting that there </w:t>
      </w:r>
      <w:r w:rsidR="00963CA6" w:rsidRPr="00EB3684">
        <w:t>is</w:t>
      </w:r>
      <w:r w:rsidR="00057FE6" w:rsidRPr="00EB3684">
        <w:t xml:space="preserve"> free NS2B</w:t>
      </w:r>
      <w:r w:rsidR="000715EE" w:rsidRPr="00EB3684">
        <w:t xml:space="preserve"> </w:t>
      </w:r>
      <w:r w:rsidR="00E3253F" w:rsidRPr="00EB3684">
        <w:t xml:space="preserve">present, </w:t>
      </w:r>
      <w:r w:rsidR="000715EE" w:rsidRPr="00EB3684">
        <w:t>which might be due to the unspecific protease cleavage at the linker region and dissociation from NS3</w:t>
      </w:r>
      <w:r w:rsidR="00C31799" w:rsidRPr="00EB3684">
        <w:t xml:space="preserve">. </w:t>
      </w:r>
      <w:r w:rsidR="00823B72" w:rsidRPr="00EB3684">
        <w:t>Backbone resonance assignments of</w:t>
      </w:r>
      <w:r w:rsidR="00057FE6" w:rsidRPr="00EB3684">
        <w:t xml:space="preserve"> the </w:t>
      </w:r>
      <w:proofErr w:type="spellStart"/>
      <w:r w:rsidR="00057FE6" w:rsidRPr="00EB3684">
        <w:t>gZiPro</w:t>
      </w:r>
      <w:proofErr w:type="spellEnd"/>
      <w:r w:rsidR="00057FE6" w:rsidRPr="00EB3684">
        <w:t>-</w:t>
      </w:r>
      <w:proofErr w:type="spellStart"/>
      <w:r w:rsidR="00057FE6" w:rsidRPr="00EB3684">
        <w:t>AcKR</w:t>
      </w:r>
      <w:proofErr w:type="spellEnd"/>
      <w:r w:rsidR="00057FE6" w:rsidRPr="00EB3684">
        <w:t>-H</w:t>
      </w:r>
      <w:r w:rsidR="00823B72" w:rsidRPr="00EB3684">
        <w:t xml:space="preserve"> complex </w:t>
      </w:r>
      <w:r w:rsidR="00771F00" w:rsidRPr="00EB3684">
        <w:t>wer</w:t>
      </w:r>
      <w:r w:rsidR="00585D9B" w:rsidRPr="00EB3684">
        <w:t>e</w:t>
      </w:r>
      <w:r w:rsidR="00823B72" w:rsidRPr="00EB3684">
        <w:t xml:space="preserve"> obtained</w:t>
      </w:r>
      <w:r w:rsidR="00727A7F" w:rsidRPr="00EB3684">
        <w:t xml:space="preserve"> (Fig. </w:t>
      </w:r>
      <w:r w:rsidR="00D167A8" w:rsidRPr="00EB3684">
        <w:t>2</w:t>
      </w:r>
      <w:r w:rsidR="00727A7F" w:rsidRPr="00EB3684">
        <w:t xml:space="preserve">A, </w:t>
      </w:r>
      <w:r w:rsidR="004779D2" w:rsidRPr="00EB3684">
        <w:t xml:space="preserve">Fig. </w:t>
      </w:r>
      <w:r w:rsidR="00727A7F" w:rsidRPr="00EB3684">
        <w:t>S</w:t>
      </w:r>
      <w:r w:rsidR="00D167A8" w:rsidRPr="00EB3684">
        <w:t>6</w:t>
      </w:r>
      <w:r w:rsidR="00727A7F" w:rsidRPr="00EB3684">
        <w:t>)</w:t>
      </w:r>
      <w:r w:rsidR="00096A11" w:rsidRPr="00EB3684">
        <w:t xml:space="preserve">. Compared with free </w:t>
      </w:r>
      <w:proofErr w:type="spellStart"/>
      <w:r w:rsidR="00AD30E0" w:rsidRPr="00EB3684">
        <w:t>g</w:t>
      </w:r>
      <w:r w:rsidR="00096A11" w:rsidRPr="00EB3684">
        <w:t>ZiPro</w:t>
      </w:r>
      <w:proofErr w:type="spellEnd"/>
      <w:r w:rsidR="00096A11" w:rsidRPr="00EB3684">
        <w:t xml:space="preserve">, the </w:t>
      </w:r>
      <w:r w:rsidR="004779D2" w:rsidRPr="00EB3684">
        <w:t xml:space="preserve">missing </w:t>
      </w:r>
      <w:r w:rsidR="00096A11" w:rsidRPr="00EB3684">
        <w:t>cross peaks appear</w:t>
      </w:r>
      <w:r w:rsidRPr="00EB3684">
        <w:t xml:space="preserve"> because</w:t>
      </w:r>
      <w:r w:rsidR="004114AB" w:rsidRPr="00EB3684">
        <w:t xml:space="preserve"> </w:t>
      </w:r>
      <w:r w:rsidR="00096A11" w:rsidRPr="00EB3684">
        <w:t xml:space="preserve">the inhibitor </w:t>
      </w:r>
      <w:r w:rsidR="00096A11" w:rsidRPr="00EB3684">
        <w:lastRenderedPageBreak/>
        <w:t>stabilizes the conformation in solution</w:t>
      </w:r>
      <w:r w:rsidR="00727A7F" w:rsidRPr="00EB3684">
        <w:t xml:space="preserve"> (Fig. </w:t>
      </w:r>
      <w:r w:rsidR="00D167A8" w:rsidRPr="00EB3684">
        <w:t>2</w:t>
      </w:r>
      <w:r w:rsidR="00727A7F" w:rsidRPr="00EB3684">
        <w:t xml:space="preserve">A, </w:t>
      </w:r>
      <w:r w:rsidR="004779D2" w:rsidRPr="00EB3684">
        <w:t xml:space="preserve">Fig. </w:t>
      </w:r>
      <w:r w:rsidR="00727A7F" w:rsidRPr="00EB3684">
        <w:t>S</w:t>
      </w:r>
      <w:r w:rsidR="00D167A8" w:rsidRPr="00EB3684">
        <w:t>7</w:t>
      </w:r>
      <w:r w:rsidR="00727A7F" w:rsidRPr="00EB3684">
        <w:t>)</w:t>
      </w:r>
      <w:r w:rsidR="00096A11" w:rsidRPr="00EB3684">
        <w:t xml:space="preserve">. Secondary structural analysis </w:t>
      </w:r>
      <w:r w:rsidR="00BE475F" w:rsidRPr="00EB3684">
        <w:t>demonstrates that</w:t>
      </w:r>
      <w:r w:rsidR="00096A11" w:rsidRPr="00EB3684">
        <w:t xml:space="preserve"> the complex exhibits </w:t>
      </w:r>
      <w:r w:rsidR="003D1846" w:rsidRPr="00EB3684">
        <w:t xml:space="preserve">a </w:t>
      </w:r>
      <w:r w:rsidR="00096A11" w:rsidRPr="00EB3684">
        <w:t>similar structure to th</w:t>
      </w:r>
      <w:r w:rsidR="000715EE" w:rsidRPr="00EB3684">
        <w:t>at</w:t>
      </w:r>
      <w:r w:rsidR="00096A11" w:rsidRPr="00EB3684">
        <w:t xml:space="preserve"> </w:t>
      </w:r>
      <w:r w:rsidR="00572E7F" w:rsidRPr="00EB3684">
        <w:t xml:space="preserve">of </w:t>
      </w:r>
      <w:r w:rsidR="003D1846" w:rsidRPr="00EB3684">
        <w:t xml:space="preserve">the </w:t>
      </w:r>
      <w:proofErr w:type="spellStart"/>
      <w:r w:rsidR="00572E7F" w:rsidRPr="00EB3684">
        <w:t>bZiPro</w:t>
      </w:r>
      <w:proofErr w:type="spellEnd"/>
      <w:r w:rsidR="00572E7F" w:rsidRPr="00EB3684">
        <w:t xml:space="preserve"> </w:t>
      </w:r>
      <w:r w:rsidR="00727A7F" w:rsidRPr="00EB3684">
        <w:t>(Fig</w:t>
      </w:r>
      <w:r w:rsidR="00E60C13" w:rsidRPr="00EB3684">
        <w:t>.</w:t>
      </w:r>
      <w:r w:rsidR="00727A7F" w:rsidRPr="00EB3684">
        <w:t xml:space="preserve"> S</w:t>
      </w:r>
      <w:r w:rsidR="00D167A8" w:rsidRPr="00EB3684">
        <w:t>7</w:t>
      </w:r>
      <w:r w:rsidR="00727A7F" w:rsidRPr="00EB3684">
        <w:t>)</w:t>
      </w:r>
      <w:r w:rsidR="00096A11" w:rsidRPr="00EB3684">
        <w:t xml:space="preserve">. </w:t>
      </w:r>
      <w:r w:rsidR="00BE475F" w:rsidRPr="00EB3684">
        <w:t xml:space="preserve"> </w:t>
      </w:r>
      <w:r w:rsidR="00D7093C" w:rsidRPr="00EB3684">
        <w:t>Based on the assignment of bZiPro</w:t>
      </w:r>
      <w:r w:rsidR="003D1846" w:rsidRPr="00EB3684">
        <w:t xml:space="preserve"> without inhibitor</w:t>
      </w:r>
      <w:r w:rsidR="00D7093C" w:rsidRPr="00EB3684">
        <w:t xml:space="preserve">, several residues close to the active site show CSPs, suggesting that </w:t>
      </w:r>
      <w:proofErr w:type="spellStart"/>
      <w:r w:rsidR="00D7093C" w:rsidRPr="00EB3684">
        <w:t>AcKR</w:t>
      </w:r>
      <w:proofErr w:type="spellEnd"/>
      <w:r w:rsidR="00D7093C" w:rsidRPr="00EB3684">
        <w:t xml:space="preserve">-H binds to the protease active site (Fig. </w:t>
      </w:r>
      <w:r w:rsidR="00D167A8" w:rsidRPr="00EB3684">
        <w:t>2</w:t>
      </w:r>
      <w:r w:rsidR="00D7093C" w:rsidRPr="00EB3684">
        <w:t>B). K84 and M26</w:t>
      </w:r>
      <w:r w:rsidR="00E3253F" w:rsidRPr="00EB3684">
        <w:t>, which are two residues that are</w:t>
      </w:r>
      <w:r w:rsidR="00D7093C" w:rsidRPr="00EB3684">
        <w:t xml:space="preserve"> away from the active </w:t>
      </w:r>
      <w:proofErr w:type="spellStart"/>
      <w:r w:rsidR="00D7093C" w:rsidRPr="00EB3684">
        <w:t>site</w:t>
      </w:r>
      <w:proofErr w:type="gramStart"/>
      <w:r w:rsidR="00E3253F" w:rsidRPr="00EB3684">
        <w:t>,</w:t>
      </w:r>
      <w:r w:rsidR="00D7093C" w:rsidRPr="00EB3684">
        <w:t>are</w:t>
      </w:r>
      <w:proofErr w:type="spellEnd"/>
      <w:proofErr w:type="gramEnd"/>
      <w:r w:rsidR="00D7093C" w:rsidRPr="00EB3684">
        <w:t xml:space="preserve"> affected by inhibitor binding. To further confirm the binding mode in solution, we analyzed the NOESY data. For NS2B, a</w:t>
      </w:r>
      <w:r w:rsidR="003D1846" w:rsidRPr="00EB3684">
        <w:t>n</w:t>
      </w:r>
      <w:r w:rsidR="00D7093C" w:rsidRPr="00EB3684">
        <w:t xml:space="preserve"> NOE between amide proton of S85 and the H</w:t>
      </w:r>
      <w:r w:rsidR="00D7093C" w:rsidRPr="00EB3684">
        <w:sym w:font="Symbol" w:char="F062"/>
      </w:r>
      <w:r w:rsidR="00D7093C" w:rsidRPr="00EB3684">
        <w:t xml:space="preserve"> of A77 is identified, conf</w:t>
      </w:r>
      <w:r w:rsidR="00A470F1" w:rsidRPr="00EB3684">
        <w:t>i</w:t>
      </w:r>
      <w:r w:rsidR="00D7093C" w:rsidRPr="00EB3684">
        <w:t xml:space="preserve">rming the presence of the </w:t>
      </w:r>
      <w:r w:rsidR="00D7093C" w:rsidRPr="00EB3684">
        <w:sym w:font="Symbol" w:char="F062"/>
      </w:r>
      <w:r w:rsidR="00D7093C" w:rsidRPr="00EB3684">
        <w:t xml:space="preserve">-hairpin structure in solution (Fig. </w:t>
      </w:r>
      <w:r w:rsidR="00D167A8" w:rsidRPr="00EB3684">
        <w:t>2</w:t>
      </w:r>
      <w:r w:rsidR="00D7093C" w:rsidRPr="00EB3684">
        <w:t xml:space="preserve">D, E). NOE between amide proton of K117 of NS3 and amide protons of L74 and V76 of NS2B are identified, suggesting that the </w:t>
      </w:r>
      <w:r w:rsidR="00D7093C" w:rsidRPr="00EB3684">
        <w:sym w:font="Symbol" w:char="F062"/>
      </w:r>
      <w:r w:rsidR="00D7093C" w:rsidRPr="00EB3684">
        <w:t xml:space="preserve">-hairpin region forms interactions with NS3 (Fig. </w:t>
      </w:r>
      <w:r w:rsidR="00D167A8" w:rsidRPr="00EB3684">
        <w:t>2</w:t>
      </w:r>
      <w:r w:rsidR="00D7093C" w:rsidRPr="00EB3684">
        <w:t xml:space="preserve">E). We also identified a few NOEs between the inhibitor and </w:t>
      </w:r>
      <w:proofErr w:type="spellStart"/>
      <w:r w:rsidR="00D7093C" w:rsidRPr="00EB3684">
        <w:t>gZiPro</w:t>
      </w:r>
      <w:proofErr w:type="spellEnd"/>
      <w:r w:rsidR="00D7093C" w:rsidRPr="00EB3684">
        <w:t xml:space="preserve">, further confirming that </w:t>
      </w:r>
      <w:proofErr w:type="spellStart"/>
      <w:r w:rsidR="00D7093C" w:rsidRPr="00EB3684">
        <w:t>AcKR</w:t>
      </w:r>
      <w:proofErr w:type="spellEnd"/>
      <w:r w:rsidR="00D7093C" w:rsidRPr="00EB3684">
        <w:t xml:space="preserve">-H binds to the active site (Fig. </w:t>
      </w:r>
      <w:r w:rsidR="00D167A8" w:rsidRPr="00EB3684">
        <w:t>2</w:t>
      </w:r>
      <w:r w:rsidR="00D7093C" w:rsidRPr="00EB3684">
        <w:t xml:space="preserve">F). The available data suggests that </w:t>
      </w:r>
      <w:proofErr w:type="spellStart"/>
      <w:r w:rsidR="00D7093C" w:rsidRPr="00EB3684">
        <w:t>gZiPro</w:t>
      </w:r>
      <w:proofErr w:type="spellEnd"/>
      <w:r w:rsidR="00D7093C" w:rsidRPr="00EB3684">
        <w:t>-</w:t>
      </w:r>
      <w:proofErr w:type="spellStart"/>
      <w:r w:rsidR="00D7093C" w:rsidRPr="00EB3684">
        <w:t>AcKR</w:t>
      </w:r>
      <w:proofErr w:type="spellEnd"/>
      <w:r w:rsidR="00D7093C" w:rsidRPr="00EB3684">
        <w:t>-H complex exists in the closed conformation in solution and the inhibitor binds to the protease active site.</w:t>
      </w:r>
    </w:p>
    <w:p w:rsidR="00271CC8" w:rsidRPr="00EB3684" w:rsidRDefault="00271CC8" w:rsidP="00271CC8">
      <w:pPr>
        <w:spacing w:line="480" w:lineRule="auto"/>
        <w:jc w:val="both"/>
        <w:rPr>
          <w:b/>
        </w:rPr>
      </w:pPr>
      <w:r w:rsidRPr="00EB3684">
        <w:rPr>
          <w:b/>
        </w:rPr>
        <w:t>Effect of the linker on the chemical environment of residues</w:t>
      </w:r>
    </w:p>
    <w:p w:rsidR="002924F3" w:rsidRPr="00EB3684" w:rsidRDefault="008C11AC" w:rsidP="00CE3CF6">
      <w:pPr>
        <w:spacing w:line="480" w:lineRule="auto"/>
        <w:jc w:val="both"/>
      </w:pPr>
      <w:r w:rsidRPr="00EB3684">
        <w:t>By comparing</w:t>
      </w:r>
      <w:r w:rsidR="005B5CEA" w:rsidRPr="00EB3684">
        <w:t xml:space="preserve"> </w:t>
      </w:r>
      <w:r w:rsidR="00271CC8" w:rsidRPr="00EB3684">
        <w:t xml:space="preserve">the assignments of the </w:t>
      </w:r>
      <w:r w:rsidR="00271CC8" w:rsidRPr="00EB3684">
        <w:rPr>
          <w:vertAlign w:val="superscript"/>
        </w:rPr>
        <w:t>1</w:t>
      </w:r>
      <w:r w:rsidR="00271CC8" w:rsidRPr="00EB3684">
        <w:t>H-</w:t>
      </w:r>
      <w:r w:rsidR="00271CC8" w:rsidRPr="00EB3684">
        <w:rPr>
          <w:vertAlign w:val="superscript"/>
        </w:rPr>
        <w:t>15</w:t>
      </w:r>
      <w:r w:rsidR="00271CC8" w:rsidRPr="00EB3684">
        <w:t xml:space="preserve">N-HSQC spectra of </w:t>
      </w:r>
      <w:proofErr w:type="spellStart"/>
      <w:r w:rsidR="00271CC8" w:rsidRPr="00EB3684">
        <w:t>bZiPro</w:t>
      </w:r>
      <w:proofErr w:type="spellEnd"/>
      <w:r w:rsidR="00271CC8" w:rsidRPr="00EB3684">
        <w:t xml:space="preserve"> and </w:t>
      </w:r>
      <w:proofErr w:type="spellStart"/>
      <w:r w:rsidR="00271CC8" w:rsidRPr="00EB3684">
        <w:t>gZiPro</w:t>
      </w:r>
      <w:proofErr w:type="spellEnd"/>
      <w:r w:rsidR="00466895" w:rsidRPr="00EB3684">
        <w:t xml:space="preserve"> enzymes</w:t>
      </w:r>
      <w:r w:rsidR="003D1846" w:rsidRPr="00EB3684">
        <w:t xml:space="preserve"> in the absence of inhibitor</w:t>
      </w:r>
      <w:r w:rsidR="00271CC8" w:rsidRPr="00EB3684">
        <w:t>, we identif</w:t>
      </w:r>
      <w:r w:rsidR="007C08BD" w:rsidRPr="00EB3684">
        <w:t>ied</w:t>
      </w:r>
      <w:r w:rsidR="00271CC8" w:rsidRPr="00EB3684">
        <w:t xml:space="preserve"> residues that </w:t>
      </w:r>
      <w:r w:rsidR="00E3253F" w:rsidRPr="00EB3684">
        <w:t xml:space="preserve">are </w:t>
      </w:r>
      <w:r w:rsidR="00271CC8" w:rsidRPr="00EB3684">
        <w:t xml:space="preserve">affected by the presence of the linker (Fig. </w:t>
      </w:r>
      <w:r w:rsidR="00D167A8" w:rsidRPr="00EB3684">
        <w:t>3</w:t>
      </w:r>
      <w:r w:rsidR="00271CC8" w:rsidRPr="00EB3684">
        <w:t>A</w:t>
      </w:r>
      <w:r w:rsidR="00530BE9" w:rsidRPr="00EB3684">
        <w:t>, Fig. S7</w:t>
      </w:r>
      <w:r w:rsidR="00271CC8" w:rsidRPr="00EB3684">
        <w:t>). Interestingly, H51 from the protease active site exhibit</w:t>
      </w:r>
      <w:r w:rsidR="007C08BD" w:rsidRPr="00EB3684">
        <w:t>ed</w:t>
      </w:r>
      <w:r w:rsidR="00271CC8" w:rsidRPr="00EB3684">
        <w:t xml:space="preserve"> a broadened cross peak in the spectrum</w:t>
      </w:r>
      <w:r w:rsidR="003D1846" w:rsidRPr="00EB3684">
        <w:t xml:space="preserve"> of </w:t>
      </w:r>
      <w:proofErr w:type="spellStart"/>
      <w:r w:rsidR="003D1846" w:rsidRPr="00EB3684">
        <w:t>gZiPro</w:t>
      </w:r>
      <w:proofErr w:type="spellEnd"/>
      <w:r w:rsidR="00271CC8" w:rsidRPr="00EB3684">
        <w:t>, suggesting it</w:t>
      </w:r>
      <w:r w:rsidR="00466895" w:rsidRPr="00EB3684">
        <w:t xml:space="preserve"> may interact </w:t>
      </w:r>
      <w:r w:rsidR="00271CC8" w:rsidRPr="00EB3684">
        <w:t xml:space="preserve">with the linker. </w:t>
      </w:r>
      <w:r w:rsidR="0001208E" w:rsidRPr="00EB3684">
        <w:t xml:space="preserve">In addition, compared </w:t>
      </w:r>
      <w:r w:rsidR="00A01551" w:rsidRPr="00EB3684">
        <w:t xml:space="preserve">to </w:t>
      </w:r>
      <w:proofErr w:type="spellStart"/>
      <w:r w:rsidR="0001208E" w:rsidRPr="00EB3684">
        <w:t>bZiPro</w:t>
      </w:r>
      <w:proofErr w:type="spellEnd"/>
      <w:r w:rsidR="0001208E" w:rsidRPr="00EB3684">
        <w:t xml:space="preserve">, several </w:t>
      </w:r>
      <w:r w:rsidR="00466895" w:rsidRPr="00EB3684">
        <w:t xml:space="preserve">NS3 </w:t>
      </w:r>
      <w:r w:rsidR="0001208E" w:rsidRPr="00EB3684">
        <w:t>residues including 38</w:t>
      </w:r>
      <w:r w:rsidR="008B4CCB" w:rsidRPr="00EB3684">
        <w:t>,</w:t>
      </w:r>
      <w:r w:rsidR="0001208E" w:rsidRPr="00EB3684">
        <w:t xml:space="preserve"> 73, 134-136, and 151-15</w:t>
      </w:r>
      <w:r w:rsidR="003E5F34" w:rsidRPr="00EB3684">
        <w:t>2</w:t>
      </w:r>
      <w:r w:rsidR="0001208E" w:rsidRPr="00EB3684">
        <w:t xml:space="preserve"> could not be assigned in </w:t>
      </w:r>
      <w:r w:rsidR="007C08BD" w:rsidRPr="00EB3684">
        <w:rPr>
          <w:vertAlign w:val="superscript"/>
        </w:rPr>
        <w:t>1</w:t>
      </w:r>
      <w:r w:rsidR="007C08BD" w:rsidRPr="00EB3684">
        <w:t>H-</w:t>
      </w:r>
      <w:r w:rsidR="007C08BD" w:rsidRPr="00EB3684">
        <w:rPr>
          <w:vertAlign w:val="superscript"/>
        </w:rPr>
        <w:t>15</w:t>
      </w:r>
      <w:r w:rsidR="007C08BD" w:rsidRPr="00EB3684">
        <w:t xml:space="preserve">N-HSQC spectrum of </w:t>
      </w:r>
      <w:proofErr w:type="spellStart"/>
      <w:r w:rsidR="0001208E" w:rsidRPr="00EB3684">
        <w:t>gZiPro</w:t>
      </w:r>
      <w:proofErr w:type="spellEnd"/>
      <w:r w:rsidR="0001208E" w:rsidRPr="00EB3684">
        <w:t xml:space="preserve"> due to line broadening</w:t>
      </w:r>
      <w:r w:rsidR="00561552" w:rsidRPr="00EB3684">
        <w:t xml:space="preserve"> (Fig. </w:t>
      </w:r>
      <w:r w:rsidR="00D167A8" w:rsidRPr="00EB3684">
        <w:t>3</w:t>
      </w:r>
      <w:r w:rsidR="000715EE" w:rsidRPr="00EB3684">
        <w:t>A</w:t>
      </w:r>
      <w:r w:rsidR="00530BE9" w:rsidRPr="00EB3684">
        <w:t>, Fig. S7</w:t>
      </w:r>
      <w:r w:rsidR="00561552" w:rsidRPr="00EB3684">
        <w:t>)</w:t>
      </w:r>
      <w:r w:rsidR="0001208E" w:rsidRPr="00EB3684">
        <w:t xml:space="preserve">. </w:t>
      </w:r>
      <w:r w:rsidRPr="00EB3684">
        <w:t>Many residues in</w:t>
      </w:r>
      <w:r w:rsidR="00271CC8" w:rsidRPr="00EB3684">
        <w:t xml:space="preserve"> N</w:t>
      </w:r>
      <w:r w:rsidR="00E55BEA" w:rsidRPr="00EB3684">
        <w:t>S</w:t>
      </w:r>
      <w:r w:rsidR="00271CC8" w:rsidRPr="00EB3684">
        <w:t>3 exhibit</w:t>
      </w:r>
      <w:r w:rsidR="007C08BD" w:rsidRPr="00EB3684">
        <w:t>ed</w:t>
      </w:r>
      <w:r w:rsidR="00271CC8" w:rsidRPr="00EB3684">
        <w:t xml:space="preserve"> different chemical shifts </w:t>
      </w:r>
      <w:r w:rsidR="002057D3" w:rsidRPr="00EB3684">
        <w:t>(CSP&gt;0.05ppm)</w:t>
      </w:r>
      <w:r w:rsidRPr="00EB3684">
        <w:t xml:space="preserve"> </w:t>
      </w:r>
      <w:r w:rsidR="00271CC8" w:rsidRPr="00EB3684">
        <w:t xml:space="preserve">in the superimposed </w:t>
      </w:r>
      <w:r w:rsidR="00271CC8" w:rsidRPr="00EB3684">
        <w:rPr>
          <w:vertAlign w:val="superscript"/>
        </w:rPr>
        <w:t>1</w:t>
      </w:r>
      <w:r w:rsidR="00271CC8" w:rsidRPr="00EB3684">
        <w:t>H-</w:t>
      </w:r>
      <w:r w:rsidR="00271CC8" w:rsidRPr="00EB3684">
        <w:rPr>
          <w:vertAlign w:val="superscript"/>
        </w:rPr>
        <w:t>15</w:t>
      </w:r>
      <w:r w:rsidR="00271CC8" w:rsidRPr="00EB3684">
        <w:t xml:space="preserve">N-HSQC spectra (Fig. </w:t>
      </w:r>
      <w:r w:rsidR="00D167A8" w:rsidRPr="00EB3684">
        <w:t>3</w:t>
      </w:r>
      <w:r w:rsidR="000715EE" w:rsidRPr="00EB3684">
        <w:t>C</w:t>
      </w:r>
      <w:r w:rsidR="00271CC8" w:rsidRPr="00EB3684">
        <w:t>)</w:t>
      </w:r>
      <w:r w:rsidR="007C08BD" w:rsidRPr="00EB3684">
        <w:t>,</w:t>
      </w:r>
      <w:r w:rsidRPr="00EB3684">
        <w:t xml:space="preserve"> suggesting that </w:t>
      </w:r>
      <w:r w:rsidR="00387CFE" w:rsidRPr="00EB3684">
        <w:t>linking the C-terminus of NS2B with the N-terminus of NS3</w:t>
      </w:r>
      <w:r w:rsidRPr="00EB3684">
        <w:t xml:space="preserve"> affects the chemical environment</w:t>
      </w:r>
      <w:r w:rsidR="00387CFE" w:rsidRPr="00EB3684">
        <w:t xml:space="preserve"> of many residues</w:t>
      </w:r>
      <w:r w:rsidR="007F566B" w:rsidRPr="00EB3684">
        <w:t xml:space="preserve"> through direct interactions or allosteric effect</w:t>
      </w:r>
      <w:r w:rsidR="000715EE" w:rsidRPr="00EB3684">
        <w:t>s</w:t>
      </w:r>
      <w:r w:rsidR="00E40D16" w:rsidRPr="00EB3684">
        <w:t xml:space="preserve">. </w:t>
      </w:r>
      <w:r w:rsidR="00864445" w:rsidRPr="00EB3684">
        <w:t>Superimposition of</w:t>
      </w:r>
      <w:r w:rsidR="00A8755C" w:rsidRPr="00EB3684">
        <w:t xml:space="preserve"> the </w:t>
      </w:r>
      <w:r w:rsidR="00A8755C" w:rsidRPr="00EB3684">
        <w:rPr>
          <w:vertAlign w:val="superscript"/>
        </w:rPr>
        <w:t>1</w:t>
      </w:r>
      <w:r w:rsidR="00A8755C" w:rsidRPr="00EB3684">
        <w:t>H-</w:t>
      </w:r>
      <w:r w:rsidR="00A8755C" w:rsidRPr="00EB3684">
        <w:rPr>
          <w:vertAlign w:val="superscript"/>
        </w:rPr>
        <w:t>15</w:t>
      </w:r>
      <w:r w:rsidR="00A8755C" w:rsidRPr="00EB3684">
        <w:t xml:space="preserve">N-HSQC spectra of </w:t>
      </w:r>
      <w:proofErr w:type="spellStart"/>
      <w:r w:rsidR="00A8755C" w:rsidRPr="00EB3684">
        <w:t>bZiPro</w:t>
      </w:r>
      <w:proofErr w:type="spellEnd"/>
      <w:r w:rsidR="00A8755C" w:rsidRPr="00EB3684">
        <w:t>-</w:t>
      </w:r>
      <w:r w:rsidR="000715EE" w:rsidRPr="00EB3684">
        <w:t xml:space="preserve"> </w:t>
      </w:r>
      <w:proofErr w:type="spellStart"/>
      <w:r w:rsidR="000715EE" w:rsidRPr="00EB3684">
        <w:t>AcKR</w:t>
      </w:r>
      <w:proofErr w:type="spellEnd"/>
      <w:r w:rsidR="000715EE" w:rsidRPr="00EB3684">
        <w:t>-H</w:t>
      </w:r>
      <w:r w:rsidR="00A8755C" w:rsidRPr="00EB3684">
        <w:t xml:space="preserve"> and </w:t>
      </w:r>
      <w:proofErr w:type="spellStart"/>
      <w:r w:rsidR="00A8755C" w:rsidRPr="00EB3684">
        <w:t>gZiPro</w:t>
      </w:r>
      <w:proofErr w:type="spellEnd"/>
      <w:r w:rsidR="00A8755C" w:rsidRPr="00EB3684">
        <w:t>-</w:t>
      </w:r>
      <w:proofErr w:type="spellStart"/>
      <w:r w:rsidR="00A8755C" w:rsidRPr="00EB3684">
        <w:t>AcKR</w:t>
      </w:r>
      <w:proofErr w:type="spellEnd"/>
      <w:r w:rsidR="00A8755C" w:rsidRPr="00EB3684">
        <w:t xml:space="preserve">-H complexes </w:t>
      </w:r>
      <w:r w:rsidR="002265F1" w:rsidRPr="00EB3684">
        <w:t xml:space="preserve">reveals that only a few </w:t>
      </w:r>
      <w:r w:rsidR="00864445" w:rsidRPr="00EB3684">
        <w:t xml:space="preserve">residues </w:t>
      </w:r>
      <w:r w:rsidR="002265F1" w:rsidRPr="00EB3684">
        <w:t xml:space="preserve">(CSP&gt;0.05) </w:t>
      </w:r>
      <w:r w:rsidR="00864445" w:rsidRPr="00EB3684">
        <w:t>are affected by the linker</w:t>
      </w:r>
      <w:r w:rsidR="009E22B7" w:rsidRPr="00EB3684">
        <w:t xml:space="preserve"> (Fig. </w:t>
      </w:r>
      <w:r w:rsidR="00D167A8" w:rsidRPr="00EB3684">
        <w:t>3</w:t>
      </w:r>
      <w:r w:rsidR="000715EE" w:rsidRPr="00EB3684">
        <w:t>B, D</w:t>
      </w:r>
      <w:r w:rsidR="009E22B7" w:rsidRPr="00EB3684">
        <w:t>)</w:t>
      </w:r>
      <w:r w:rsidR="00864445" w:rsidRPr="00EB3684">
        <w:t xml:space="preserve">. Similar to </w:t>
      </w:r>
      <w:r w:rsidR="00864445" w:rsidRPr="00EB3684">
        <w:lastRenderedPageBreak/>
        <w:t xml:space="preserve">free </w:t>
      </w:r>
      <w:proofErr w:type="spellStart"/>
      <w:r w:rsidR="00864445" w:rsidRPr="00EB3684">
        <w:t>gZiPro</w:t>
      </w:r>
      <w:proofErr w:type="spellEnd"/>
      <w:r w:rsidR="00864445" w:rsidRPr="00EB3684">
        <w:t>, H51 in the active site exhibit</w:t>
      </w:r>
      <w:r w:rsidR="007C08BD" w:rsidRPr="00EB3684">
        <w:t>ed</w:t>
      </w:r>
      <w:r w:rsidR="00864445" w:rsidRPr="00EB3684">
        <w:t xml:space="preserve"> </w:t>
      </w:r>
      <w:r w:rsidR="00E04AF4" w:rsidRPr="00EB3684">
        <w:t>a broaden</w:t>
      </w:r>
      <w:r w:rsidR="00387CFE" w:rsidRPr="00EB3684">
        <w:t>ed</w:t>
      </w:r>
      <w:r w:rsidR="00E04AF4" w:rsidRPr="00EB3684">
        <w:t xml:space="preserve"> </w:t>
      </w:r>
      <w:r w:rsidR="00387CFE" w:rsidRPr="00EB3684">
        <w:t xml:space="preserve">cross </w:t>
      </w:r>
      <w:r w:rsidR="00E04AF4" w:rsidRPr="00EB3684">
        <w:t>peak</w:t>
      </w:r>
      <w:r w:rsidR="00864445" w:rsidRPr="00EB3684">
        <w:t xml:space="preserve"> in</w:t>
      </w:r>
      <w:r w:rsidR="00387CFE" w:rsidRPr="00EB3684">
        <w:t xml:space="preserve"> the </w:t>
      </w:r>
      <w:r w:rsidR="00387CFE" w:rsidRPr="00EB3684">
        <w:rPr>
          <w:vertAlign w:val="superscript"/>
        </w:rPr>
        <w:t>1</w:t>
      </w:r>
      <w:r w:rsidR="00387CFE" w:rsidRPr="00EB3684">
        <w:t>H-</w:t>
      </w:r>
      <w:r w:rsidR="00387CFE" w:rsidRPr="00EB3684">
        <w:rPr>
          <w:vertAlign w:val="superscript"/>
        </w:rPr>
        <w:t>15</w:t>
      </w:r>
      <w:r w:rsidR="00387CFE" w:rsidRPr="00EB3684">
        <w:t>N-HSQC of</w:t>
      </w:r>
      <w:r w:rsidR="00864445" w:rsidRPr="00EB3684">
        <w:t xml:space="preserve"> </w:t>
      </w:r>
      <w:proofErr w:type="spellStart"/>
      <w:r w:rsidR="00864445" w:rsidRPr="00EB3684">
        <w:t>gZiPro</w:t>
      </w:r>
      <w:proofErr w:type="spellEnd"/>
      <w:r w:rsidR="00387CFE" w:rsidRPr="00EB3684">
        <w:t>-</w:t>
      </w:r>
      <w:proofErr w:type="spellStart"/>
      <w:r w:rsidR="00387CFE" w:rsidRPr="00EB3684">
        <w:t>AcKR</w:t>
      </w:r>
      <w:proofErr w:type="spellEnd"/>
      <w:r w:rsidR="00387CFE" w:rsidRPr="00EB3684">
        <w:t>-H complex</w:t>
      </w:r>
      <w:r w:rsidR="00864445" w:rsidRPr="00EB3684">
        <w:t xml:space="preserve">. </w:t>
      </w:r>
      <w:r w:rsidR="002265F1" w:rsidRPr="00EB3684">
        <w:t xml:space="preserve">These </w:t>
      </w:r>
      <w:r w:rsidR="007C08BD" w:rsidRPr="00EB3684">
        <w:t xml:space="preserve">affected </w:t>
      </w:r>
      <w:r w:rsidR="002265F1" w:rsidRPr="00EB3684">
        <w:t xml:space="preserve">residues might interact with the linker region </w:t>
      </w:r>
      <w:r w:rsidR="002E3490" w:rsidRPr="00EB3684">
        <w:t xml:space="preserve">(Fig. </w:t>
      </w:r>
      <w:r w:rsidR="00D167A8" w:rsidRPr="00EB3684">
        <w:t>3</w:t>
      </w:r>
      <w:r w:rsidR="00271CC8" w:rsidRPr="00EB3684">
        <w:t>D</w:t>
      </w:r>
      <w:r w:rsidR="002E3490" w:rsidRPr="00EB3684">
        <w:t xml:space="preserve">). </w:t>
      </w:r>
    </w:p>
    <w:p w:rsidR="002924F3" w:rsidRPr="00EB3684" w:rsidRDefault="002924F3" w:rsidP="00CE3CF6">
      <w:pPr>
        <w:spacing w:line="480" w:lineRule="auto"/>
        <w:jc w:val="both"/>
        <w:rPr>
          <w:b/>
        </w:rPr>
      </w:pPr>
      <w:r w:rsidRPr="00EB3684">
        <w:rPr>
          <w:b/>
        </w:rPr>
        <w:t>Dynamics of the linked protease</w:t>
      </w:r>
    </w:p>
    <w:p w:rsidR="002924F3" w:rsidRPr="00EB3684" w:rsidRDefault="00FE75BD" w:rsidP="00CE3CF6">
      <w:pPr>
        <w:spacing w:line="480" w:lineRule="auto"/>
        <w:jc w:val="both"/>
      </w:pPr>
      <w:r w:rsidRPr="00EB3684">
        <w:t xml:space="preserve">The dynamics of </w:t>
      </w:r>
      <w:proofErr w:type="spellStart"/>
      <w:r w:rsidRPr="00EB3684">
        <w:t>gZiPro</w:t>
      </w:r>
      <w:proofErr w:type="spellEnd"/>
      <w:r w:rsidR="001B6D81" w:rsidRPr="00EB3684">
        <w:t xml:space="preserve"> on the </w:t>
      </w:r>
      <w:proofErr w:type="spellStart"/>
      <w:r w:rsidR="001B6D81" w:rsidRPr="00EB3684">
        <w:t>subnanosecond</w:t>
      </w:r>
      <w:proofErr w:type="spellEnd"/>
      <w:r w:rsidR="001B6D81" w:rsidRPr="00EB3684">
        <w:t xml:space="preserve"> time </w:t>
      </w:r>
      <w:r w:rsidR="002612E4" w:rsidRPr="00EB3684">
        <w:t>scale</w:t>
      </w:r>
      <w:r w:rsidRPr="00EB3684">
        <w:t xml:space="preserve"> in the absence and presence </w:t>
      </w:r>
      <w:proofErr w:type="spellStart"/>
      <w:r w:rsidR="001B6D81" w:rsidRPr="00EB3684">
        <w:t>AcKR</w:t>
      </w:r>
      <w:proofErr w:type="spellEnd"/>
      <w:r w:rsidR="001B6D81" w:rsidRPr="00EB3684">
        <w:t>-H were</w:t>
      </w:r>
      <w:r w:rsidRPr="00EB3684">
        <w:t xml:space="preserve"> investigated by measuring R</w:t>
      </w:r>
      <w:r w:rsidRPr="00EB3684">
        <w:rPr>
          <w:vertAlign w:val="subscript"/>
        </w:rPr>
        <w:t>1</w:t>
      </w:r>
      <w:r w:rsidRPr="00EB3684">
        <w:t>, R</w:t>
      </w:r>
      <w:r w:rsidRPr="00EB3684">
        <w:rPr>
          <w:vertAlign w:val="subscript"/>
        </w:rPr>
        <w:t>2</w:t>
      </w:r>
      <w:r w:rsidRPr="00EB3684">
        <w:t xml:space="preserve"> and </w:t>
      </w:r>
      <w:proofErr w:type="spellStart"/>
      <w:r w:rsidR="00E43D1F" w:rsidRPr="00EB3684">
        <w:t>h</w:t>
      </w:r>
      <w:r w:rsidRPr="00EB3684">
        <w:t>etNOE</w:t>
      </w:r>
      <w:proofErr w:type="spellEnd"/>
      <w:r w:rsidR="001B6D81" w:rsidRPr="00EB3684">
        <w:t xml:space="preserve"> values. Overall, the average relaxation rate of </w:t>
      </w:r>
      <w:r w:rsidR="00E3253F" w:rsidRPr="00EB3684">
        <w:t xml:space="preserve">the </w:t>
      </w:r>
      <w:r w:rsidR="001B6D81" w:rsidRPr="00EB3684">
        <w:t>protease</w:t>
      </w:r>
      <w:r w:rsidR="000715EE" w:rsidRPr="00EB3684">
        <w:t xml:space="preserve"> in the absence of inhibitor</w:t>
      </w:r>
      <w:r w:rsidR="001B6D81" w:rsidRPr="00EB3684">
        <w:t xml:space="preserve"> is almost </w:t>
      </w:r>
      <w:r w:rsidR="00FB0D6F" w:rsidRPr="00EB3684">
        <w:t xml:space="preserve">the </w:t>
      </w:r>
      <w:r w:rsidR="001B6D81" w:rsidRPr="00EB3684">
        <w:t>same as that of the complex</w:t>
      </w:r>
      <w:r w:rsidR="00BB3D56" w:rsidRPr="00EB3684">
        <w:t xml:space="preserve"> (Fig. </w:t>
      </w:r>
      <w:r w:rsidR="00D167A8" w:rsidRPr="00EB3684">
        <w:t>4</w:t>
      </w:r>
      <w:r w:rsidR="00BB3D56" w:rsidRPr="00EB3684">
        <w:t>)</w:t>
      </w:r>
      <w:r w:rsidR="001B6D81" w:rsidRPr="00EB3684">
        <w:t xml:space="preserve">. The N- and C-termini of NS3 </w:t>
      </w:r>
      <w:r w:rsidR="007C08BD" w:rsidRPr="00EB3684">
        <w:t>show</w:t>
      </w:r>
      <w:r w:rsidR="001B6D81" w:rsidRPr="00EB3684">
        <w:t xml:space="preserve"> low R</w:t>
      </w:r>
      <w:r w:rsidR="001B6D81" w:rsidRPr="00EB3684">
        <w:rPr>
          <w:vertAlign w:val="subscript"/>
        </w:rPr>
        <w:t>2</w:t>
      </w:r>
      <w:r w:rsidR="001B6D81" w:rsidRPr="00EB3684">
        <w:t>, NOEs and high R</w:t>
      </w:r>
      <w:r w:rsidR="001B6D81" w:rsidRPr="00EB3684">
        <w:rPr>
          <w:vertAlign w:val="subscript"/>
        </w:rPr>
        <w:t>1</w:t>
      </w:r>
      <w:r w:rsidR="001B6D81" w:rsidRPr="00EB3684">
        <w:t xml:space="preserve"> values</w:t>
      </w:r>
      <w:r w:rsidR="002612E4" w:rsidRPr="00EB3684">
        <w:t xml:space="preserve"> in the absence and presence of </w:t>
      </w:r>
      <w:proofErr w:type="spellStart"/>
      <w:r w:rsidR="002612E4" w:rsidRPr="00EB3684">
        <w:t>AcKR</w:t>
      </w:r>
      <w:proofErr w:type="spellEnd"/>
      <w:r w:rsidR="002612E4" w:rsidRPr="00EB3684">
        <w:t>-H, demonstrating that these regions are mobile in solution</w:t>
      </w:r>
      <w:r w:rsidR="001B6D81" w:rsidRPr="00EB3684">
        <w:t xml:space="preserve">. </w:t>
      </w:r>
      <w:r w:rsidR="007F6481" w:rsidRPr="00EB3684">
        <w:t xml:space="preserve">For NS2B, the residues </w:t>
      </w:r>
      <w:r w:rsidR="00A450B5" w:rsidRPr="00EB3684">
        <w:t xml:space="preserve">after </w:t>
      </w:r>
      <w:r w:rsidR="00A16158" w:rsidRPr="00EB3684">
        <w:t>D</w:t>
      </w:r>
      <w:r w:rsidR="007F6481" w:rsidRPr="00EB3684">
        <w:t xml:space="preserve">86 are mobile. </w:t>
      </w:r>
      <w:r w:rsidR="00A85A1E" w:rsidRPr="00EB3684">
        <w:t xml:space="preserve">In the presence of </w:t>
      </w:r>
      <w:proofErr w:type="spellStart"/>
      <w:r w:rsidR="00A85A1E" w:rsidRPr="00EB3684">
        <w:t>AcKR</w:t>
      </w:r>
      <w:proofErr w:type="spellEnd"/>
      <w:r w:rsidR="00A85A1E" w:rsidRPr="00EB3684">
        <w:t xml:space="preserve">-H, the </w:t>
      </w:r>
      <w:r w:rsidR="00A85A1E" w:rsidRPr="00EB3684">
        <w:sym w:font="Symbol" w:char="F062"/>
      </w:r>
      <w:r w:rsidR="00A85A1E" w:rsidRPr="00EB3684">
        <w:t xml:space="preserve">-hairpin region displays very similar relaxation rates to those of NS3 and the N-terminus of NS2B, suggesting that </w:t>
      </w:r>
      <w:proofErr w:type="spellStart"/>
      <w:r w:rsidR="00A85A1E" w:rsidRPr="00EB3684">
        <w:t>AcKR</w:t>
      </w:r>
      <w:proofErr w:type="spellEnd"/>
      <w:r w:rsidR="00A85A1E" w:rsidRPr="00EB3684">
        <w:t xml:space="preserve">-H suppresses </w:t>
      </w:r>
      <w:r w:rsidR="00D94868" w:rsidRPr="00EB3684">
        <w:t>the dissociation between NS2B and NS3</w:t>
      </w:r>
      <w:r w:rsidR="00A85A1E" w:rsidRPr="00EB3684">
        <w:t xml:space="preserve"> to make this region stable in solution. </w:t>
      </w:r>
      <w:r w:rsidR="00D94868" w:rsidRPr="00EB3684">
        <w:t>Although t</w:t>
      </w:r>
      <w:r w:rsidR="00144CF2" w:rsidRPr="00EB3684">
        <w:t>he artificial</w:t>
      </w:r>
      <w:r w:rsidR="0018465A" w:rsidRPr="00EB3684">
        <w:t xml:space="preserve"> </w:t>
      </w:r>
      <w:r w:rsidR="00144CF2" w:rsidRPr="00EB3684">
        <w:t xml:space="preserve">linkers between NS2B and NS3 </w:t>
      </w:r>
      <w:r w:rsidR="00037562" w:rsidRPr="00EB3684">
        <w:t>cannot</w:t>
      </w:r>
      <w:r w:rsidR="00144CF2" w:rsidRPr="00EB3684">
        <w:t xml:space="preserve"> be unambiguously assigned due to their similar chemical shift values</w:t>
      </w:r>
      <w:r w:rsidR="00D94868" w:rsidRPr="00EB3684">
        <w:t>,</w:t>
      </w:r>
      <w:r w:rsidR="00144CF2" w:rsidRPr="00EB3684">
        <w:t xml:space="preserve"> </w:t>
      </w:r>
      <w:r w:rsidR="00D94868" w:rsidRPr="00EB3684">
        <w:t>cross peaks</w:t>
      </w:r>
      <w:r w:rsidR="00144CF2" w:rsidRPr="00EB3684">
        <w:t xml:space="preserve"> corresponding to the linker </w:t>
      </w:r>
      <w:r w:rsidR="00D94868" w:rsidRPr="00EB3684">
        <w:t xml:space="preserve">residues </w:t>
      </w:r>
      <w:r w:rsidR="00144CF2" w:rsidRPr="00EB3684">
        <w:t>display low R</w:t>
      </w:r>
      <w:r w:rsidR="00144CF2" w:rsidRPr="00EB3684">
        <w:rPr>
          <w:vertAlign w:val="subscript"/>
        </w:rPr>
        <w:t>2</w:t>
      </w:r>
      <w:r w:rsidR="00144CF2" w:rsidRPr="00EB3684">
        <w:t xml:space="preserve"> relaxation rates (less than 10 s</w:t>
      </w:r>
      <w:r w:rsidR="00144CF2" w:rsidRPr="00EB3684">
        <w:rPr>
          <w:vertAlign w:val="superscript"/>
        </w:rPr>
        <w:t>-1</w:t>
      </w:r>
      <w:r w:rsidR="00144CF2" w:rsidRPr="00EB3684">
        <w:t>)</w:t>
      </w:r>
      <w:r w:rsidR="00855941" w:rsidRPr="00EB3684">
        <w:t xml:space="preserve"> in the absence and presence of the inhibitor</w:t>
      </w:r>
      <w:r w:rsidR="00144CF2" w:rsidRPr="00EB3684">
        <w:t xml:space="preserve">, </w:t>
      </w:r>
      <w:r w:rsidR="00683B25" w:rsidRPr="00EB3684">
        <w:t xml:space="preserve">which </w:t>
      </w:r>
      <w:r w:rsidR="00BF0134" w:rsidRPr="00EB3684">
        <w:t>indicates</w:t>
      </w:r>
      <w:r w:rsidR="00144CF2" w:rsidRPr="00EB3684">
        <w:t xml:space="preserve"> that they are highly mobile in solution</w:t>
      </w:r>
      <w:r w:rsidR="00BB3D56" w:rsidRPr="00EB3684">
        <w:t xml:space="preserve"> (Fig. </w:t>
      </w:r>
      <w:r w:rsidR="00D167A8" w:rsidRPr="00EB3684">
        <w:t>4</w:t>
      </w:r>
      <w:r w:rsidR="00BB3D56" w:rsidRPr="00EB3684">
        <w:t>)</w:t>
      </w:r>
      <w:r w:rsidR="00144CF2" w:rsidRPr="00EB3684">
        <w:t>.</w:t>
      </w:r>
      <w:r w:rsidR="00D94868" w:rsidRPr="00EB3684">
        <w:t xml:space="preserve"> </w:t>
      </w:r>
      <w:r w:rsidR="00D32428" w:rsidRPr="00EB3684">
        <w:t>As t</w:t>
      </w:r>
      <w:r w:rsidR="00C41C14" w:rsidRPr="00EB3684">
        <w:t>he linker</w:t>
      </w:r>
      <w:r w:rsidR="00D32428" w:rsidRPr="00EB3684">
        <w:t xml:space="preserve"> </w:t>
      </w:r>
      <w:r w:rsidR="002B6A74" w:rsidRPr="00EB3684">
        <w:t xml:space="preserve">connects </w:t>
      </w:r>
      <w:r w:rsidR="00D32428" w:rsidRPr="00EB3684">
        <w:t xml:space="preserve">NS2B C-terminus and NS3 N-terminus, it </w:t>
      </w:r>
      <w:r w:rsidR="002B6A74" w:rsidRPr="00EB3684">
        <w:t xml:space="preserve">is </w:t>
      </w:r>
      <w:r w:rsidR="009077D7" w:rsidRPr="00EB3684">
        <w:t xml:space="preserve">able </w:t>
      </w:r>
      <w:r w:rsidR="00D32428" w:rsidRPr="00EB3684">
        <w:t xml:space="preserve">to </w:t>
      </w:r>
      <w:r w:rsidR="002B6A74" w:rsidRPr="00EB3684">
        <w:t xml:space="preserve">transiently </w:t>
      </w:r>
      <w:r w:rsidR="00D32428" w:rsidRPr="00EB3684">
        <w:t xml:space="preserve">interact with aforementioned residues </w:t>
      </w:r>
      <w:r w:rsidR="002B6A74" w:rsidRPr="00EB3684">
        <w:t xml:space="preserve">and </w:t>
      </w:r>
      <w:r w:rsidR="00D32428" w:rsidRPr="00EB3684">
        <w:t>affect the</w:t>
      </w:r>
      <w:r w:rsidR="009077D7" w:rsidRPr="00EB3684">
        <w:t>ir</w:t>
      </w:r>
      <w:r w:rsidR="00D32428" w:rsidRPr="00EB3684">
        <w:t xml:space="preserve"> chemical </w:t>
      </w:r>
      <w:r w:rsidR="002B6A74" w:rsidRPr="00EB3684">
        <w:t xml:space="preserve">environment </w:t>
      </w:r>
      <w:r w:rsidR="00D32428" w:rsidRPr="00EB3684">
        <w:t xml:space="preserve">(Fig. </w:t>
      </w:r>
      <w:r w:rsidR="00B528F5" w:rsidRPr="00EB3684">
        <w:t>S</w:t>
      </w:r>
      <w:r w:rsidR="00BF0134" w:rsidRPr="00EB3684">
        <w:t>6</w:t>
      </w:r>
      <w:r w:rsidR="00D32428" w:rsidRPr="00EB3684">
        <w:t>).</w:t>
      </w:r>
    </w:p>
    <w:p w:rsidR="002924F3" w:rsidRPr="00EB3684" w:rsidRDefault="00530BE9" w:rsidP="00CE3CF6">
      <w:pPr>
        <w:spacing w:line="480" w:lineRule="auto"/>
        <w:jc w:val="both"/>
        <w:rPr>
          <w:b/>
        </w:rPr>
      </w:pPr>
      <w:r w:rsidRPr="00EB3684">
        <w:rPr>
          <w:b/>
        </w:rPr>
        <w:t xml:space="preserve">4. </w:t>
      </w:r>
      <w:r w:rsidR="00232D53" w:rsidRPr="00EB3684">
        <w:rPr>
          <w:b/>
        </w:rPr>
        <w:t xml:space="preserve">Discussion </w:t>
      </w:r>
    </w:p>
    <w:p w:rsidR="00232D53" w:rsidRPr="00EB3684" w:rsidRDefault="00281D1B" w:rsidP="00CE3CF6">
      <w:pPr>
        <w:spacing w:line="480" w:lineRule="auto"/>
        <w:jc w:val="both"/>
      </w:pPr>
      <w:r w:rsidRPr="00EB3684">
        <w:t>In flavivirus drug discovery b</w:t>
      </w:r>
      <w:r w:rsidR="00621428" w:rsidRPr="00EB3684">
        <w:t>iochemical, biophysical, and structural studies have been conducted using a protease construct containing an artificial linker (commonly</w:t>
      </w:r>
      <w:r w:rsidR="00EC5CEF" w:rsidRPr="00EB3684">
        <w:t xml:space="preserve"> </w:t>
      </w:r>
      <w:r w:rsidR="00621428" w:rsidRPr="00EB3684">
        <w:t>Gly</w:t>
      </w:r>
      <w:r w:rsidR="00621428" w:rsidRPr="00EB3684">
        <w:rPr>
          <w:vertAlign w:val="subscript"/>
        </w:rPr>
        <w:t>4</w:t>
      </w:r>
      <w:r w:rsidR="00621428" w:rsidRPr="00EB3684">
        <w:t>-Ser-Gly</w:t>
      </w:r>
      <w:r w:rsidR="00621428" w:rsidRPr="00EB3684">
        <w:rPr>
          <w:vertAlign w:val="subscript"/>
        </w:rPr>
        <w:t>4</w:t>
      </w:r>
      <w:r w:rsidR="00621428" w:rsidRPr="00EB3684">
        <w:t>)</w:t>
      </w:r>
      <w:r w:rsidR="002902BF" w:rsidRPr="00EB3684">
        <w:t xml:space="preserve"> as this</w:t>
      </w:r>
      <w:r w:rsidR="00493310" w:rsidRPr="00EB3684">
        <w:t xml:space="preserve"> construct has a high recombinant protein yield in</w:t>
      </w:r>
      <w:r w:rsidR="002902BF" w:rsidRPr="00EB3684">
        <w:t xml:space="preserve"> </w:t>
      </w:r>
      <w:r w:rsidR="002902BF" w:rsidRPr="00EB3684">
        <w:rPr>
          <w:i/>
        </w:rPr>
        <w:t>E. coli</w:t>
      </w:r>
      <w:r w:rsidR="002902BF" w:rsidRPr="00EB3684">
        <w:t xml:space="preserve"> and is active in the biochemical assay</w:t>
      </w:r>
      <w:r w:rsidR="00975703" w:rsidRPr="00EB3684">
        <w:t xml:space="preserve"> </w:t>
      </w:r>
      <w:r w:rsidR="003A224E" w:rsidRPr="00EB3684">
        <w:fldChar w:fldCharType="begin">
          <w:fldData xml:space="preserve">PEVuZE5vdGU+PENpdGU+PEF1dGhvcj5MZXVuZzwvQXV0aG9yPjxZZWFyPjIwMDE8L1llYXI+PFJl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=
</w:fldData>
        </w:fldChar>
      </w:r>
      <w:r w:rsidR="00A72703" w:rsidRPr="00EB3684">
        <w:instrText xml:space="preserve"> ADDIN EN.CITE </w:instrText>
      </w:r>
      <w:r w:rsidR="00A72703" w:rsidRPr="00EB3684">
        <w:fldChar w:fldCharType="begin">
          <w:fldData xml:space="preserve">PEVuZE5vdGU+PENpdGU+PEF1dGhvcj5MZXVuZzwvQXV0aG9yPjxZZWFyPjIwMDE8L1llYXI+PFJl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=
</w:fldData>
        </w:fldChar>
      </w:r>
      <w:r w:rsidR="00A72703" w:rsidRPr="00EB3684">
        <w:instrText xml:space="preserve"> ADDIN EN.CITE.DATA </w:instrText>
      </w:r>
      <w:r w:rsidR="00A72703" w:rsidRPr="00EB3684">
        <w:fldChar w:fldCharType="end"/>
      </w:r>
      <w:r w:rsidR="003A224E" w:rsidRPr="00EB3684">
        <w:fldChar w:fldCharType="separate"/>
      </w:r>
      <w:r w:rsidR="00F153B6" w:rsidRPr="00EB3684">
        <w:rPr>
          <w:noProof/>
        </w:rPr>
        <w:t>[</w:t>
      </w:r>
      <w:hyperlink w:anchor="_ENREF_8" w:tooltip="Leung, 2001 #172" w:history="1">
        <w:r w:rsidR="00BB23EF" w:rsidRPr="00EB3684">
          <w:rPr>
            <w:noProof/>
          </w:rPr>
          <w:t>8</w:t>
        </w:r>
      </w:hyperlink>
      <w:r w:rsidR="00F153B6" w:rsidRPr="00EB3684">
        <w:rPr>
          <w:noProof/>
        </w:rPr>
        <w:t>,</w:t>
      </w:r>
      <w:hyperlink w:anchor="_ENREF_11" w:tooltip="Shannon, 2015 #650" w:history="1">
        <w:r w:rsidR="00BB23EF" w:rsidRPr="00EB3684">
          <w:rPr>
            <w:noProof/>
          </w:rPr>
          <w:t>11</w:t>
        </w:r>
      </w:hyperlink>
      <w:r w:rsidR="00F153B6" w:rsidRPr="00EB3684">
        <w:rPr>
          <w:noProof/>
        </w:rPr>
        <w:t>]</w:t>
      </w:r>
      <w:r w:rsidR="003A224E" w:rsidRPr="00EB3684">
        <w:fldChar w:fldCharType="end"/>
      </w:r>
      <w:r w:rsidR="00621428" w:rsidRPr="00EB3684">
        <w:t xml:space="preserve">. </w:t>
      </w:r>
      <w:r w:rsidR="00493310" w:rsidRPr="00EB3684">
        <w:t>This</w:t>
      </w:r>
      <w:r w:rsidR="00621428" w:rsidRPr="00EB3684">
        <w:t xml:space="preserve"> construct has also been used in high-throughput screening campaigns in drug discoveries.  </w:t>
      </w:r>
      <w:r w:rsidR="002902BF" w:rsidRPr="00EB3684">
        <w:t>The folds of NS2B were found to be different in the absence and presence of an inhibitor</w:t>
      </w:r>
      <w:r w:rsidR="00D167A8" w:rsidRPr="00EB3684">
        <w:t xml:space="preserve"> (Fig. S1)</w:t>
      </w:r>
      <w:r w:rsidR="00975703" w:rsidRPr="00EB3684">
        <w:t xml:space="preserve"> </w:t>
      </w:r>
      <w:r w:rsidR="003A224E" w:rsidRPr="00EB3684">
        <w:fldChar w:fldCharType="begin">
          <w:fldData xml:space="preserve">PEVuZE5vdGU+PENpdGU+PEF1dGhvcj5FcmJlbDwvQXV0aG9yPjxZZWFyPjIwMDY8L1llYXI+PFJl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</w:fldData>
        </w:fldChar>
      </w:r>
      <w:r w:rsidR="00BB23EF" w:rsidRPr="00EB3684">
        <w:instrText xml:space="preserve"> ADDIN EN.CITE </w:instrText>
      </w:r>
      <w:r w:rsidR="00BB23EF" w:rsidRPr="00EB3684">
        <w:fldChar w:fldCharType="begin">
          <w:fldData xml:space="preserve">PEVuZE5vdGU+PENpdGU+PEF1dGhvcj5FcmJlbDwvQXV0aG9yPjxZZWFyPjIwMDY8L1llYXI+PFJl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</w:fldData>
        </w:fldChar>
      </w:r>
      <w:r w:rsidR="00BB23EF" w:rsidRPr="00EB3684">
        <w:instrText xml:space="preserve"> ADDIN EN.CITE.DATA </w:instrText>
      </w:r>
      <w:r w:rsidR="00BB23EF" w:rsidRPr="00EB3684">
        <w:fldChar w:fldCharType="end"/>
      </w:r>
      <w:r w:rsidR="003A224E" w:rsidRPr="00EB3684">
        <w:fldChar w:fldCharType="separate"/>
      </w:r>
      <w:r w:rsidR="00BB23EF" w:rsidRPr="00EB3684">
        <w:rPr>
          <w:noProof/>
        </w:rPr>
        <w:t>[</w:t>
      </w:r>
      <w:hyperlink w:anchor="_ENREF_19" w:tooltip="Erbel, 2006 #2056" w:history="1">
        <w:r w:rsidR="00BB23EF" w:rsidRPr="00EB3684">
          <w:rPr>
            <w:noProof/>
          </w:rPr>
          <w:t>19</w:t>
        </w:r>
      </w:hyperlink>
      <w:r w:rsidR="00BB23EF" w:rsidRPr="00EB3684">
        <w:rPr>
          <w:noProof/>
        </w:rPr>
        <w:t>,</w:t>
      </w:r>
      <w:hyperlink w:anchor="_ENREF_28" w:tooltip="Nitsche, 2014 #1987" w:history="1">
        <w:r w:rsidR="00BB23EF" w:rsidRPr="00EB3684">
          <w:rPr>
            <w:noProof/>
          </w:rPr>
          <w:t>28</w:t>
        </w:r>
      </w:hyperlink>
      <w:r w:rsidR="00BB23EF" w:rsidRPr="00EB3684">
        <w:rPr>
          <w:noProof/>
        </w:rPr>
        <w:t>,</w:t>
      </w:r>
      <w:hyperlink w:anchor="_ENREF_29" w:tooltip="Luo, 2015 #1186" w:history="1">
        <w:r w:rsidR="00BB23EF" w:rsidRPr="00EB3684">
          <w:rPr>
            <w:noProof/>
          </w:rPr>
          <w:t>29</w:t>
        </w:r>
      </w:hyperlink>
      <w:r w:rsidR="00BB23EF" w:rsidRPr="00EB3684">
        <w:rPr>
          <w:noProof/>
        </w:rPr>
        <w:t>,</w:t>
      </w:r>
      <w:hyperlink w:anchor="_ENREF_30" w:tooltip="Li, 2014 #489" w:history="1">
        <w:r w:rsidR="00BB23EF" w:rsidRPr="00EB3684">
          <w:rPr>
            <w:noProof/>
          </w:rPr>
          <w:t>30</w:t>
        </w:r>
      </w:hyperlink>
      <w:r w:rsidR="00BB23EF" w:rsidRPr="00EB3684">
        <w:rPr>
          <w:noProof/>
        </w:rPr>
        <w:t>]</w:t>
      </w:r>
      <w:r w:rsidR="003A224E" w:rsidRPr="00EB3684">
        <w:fldChar w:fldCharType="end"/>
      </w:r>
      <w:r w:rsidR="002902BF" w:rsidRPr="00EB3684">
        <w:t>. Further NMR studies on WNV protease demonstrated that the close</w:t>
      </w:r>
      <w:r w:rsidR="00FB0D6F" w:rsidRPr="00EB3684">
        <w:t>d</w:t>
      </w:r>
      <w:r w:rsidR="002902BF" w:rsidRPr="00EB3684">
        <w:t xml:space="preserve"> conformation i</w:t>
      </w:r>
      <w:r w:rsidR="00493310" w:rsidRPr="00EB3684">
        <w:t>s</w:t>
      </w:r>
      <w:r w:rsidR="002902BF" w:rsidRPr="00EB3684">
        <w:t xml:space="preserve"> </w:t>
      </w:r>
      <w:r w:rsidR="00191B4A" w:rsidRPr="00EB3684">
        <w:t>dominant</w:t>
      </w:r>
      <w:r w:rsidR="002902BF" w:rsidRPr="00EB3684">
        <w:t xml:space="preserve"> in solution</w:t>
      </w:r>
      <w:r w:rsidR="00714FA7" w:rsidRPr="00EB3684">
        <w:t xml:space="preserve"> while dissociation </w:t>
      </w:r>
      <w:r w:rsidR="00714FA7" w:rsidRPr="00EB3684">
        <w:lastRenderedPageBreak/>
        <w:t xml:space="preserve">between NS2B and NS3 </w:t>
      </w:r>
      <w:r w:rsidR="009077D7" w:rsidRPr="00EB3684">
        <w:t xml:space="preserve">can </w:t>
      </w:r>
      <w:r w:rsidR="00714FA7" w:rsidRPr="00EB3684">
        <w:t>occur</w:t>
      </w:r>
      <w:r w:rsidR="0097662E" w:rsidRPr="00EB3684">
        <w:t xml:space="preserve"> at the C-terminal region of NS2B cofactor region</w:t>
      </w:r>
      <w:r w:rsidR="00975703" w:rsidRPr="00EB3684">
        <w:t xml:space="preserve"> </w:t>
      </w:r>
      <w:r w:rsidR="003A224E" w:rsidRPr="00EB3684">
        <w:fldChar w:fldCharType="begin">
          <w:fldData xml:space="preserve">PEVuZE5vdGU+PENpdGU+PEF1dGhvcj5Fa29ub21pdWs8L0F1dGhvcj48WWVhcj4yMDA5PC9ZZWFy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</w:fldData>
        </w:fldChar>
      </w:r>
      <w:r w:rsidR="00F153B6" w:rsidRPr="00EB3684">
        <w:instrText xml:space="preserve"> ADDIN EN.CITE </w:instrText>
      </w:r>
      <w:r w:rsidR="00F153B6" w:rsidRPr="00EB3684">
        <w:fldChar w:fldCharType="begin">
          <w:fldData xml:space="preserve">PEVuZE5vdGU+PENpdGU+PEF1dGhvcj5Fa29ub21pdWs8L0F1dGhvcj48WWVhcj4yMDA5PC9ZZWFy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</w:fldData>
        </w:fldChar>
      </w:r>
      <w:r w:rsidR="00F153B6" w:rsidRPr="00EB3684">
        <w:instrText xml:space="preserve"> ADDIN EN.CITE.DATA </w:instrText>
      </w:r>
      <w:r w:rsidR="00F153B6" w:rsidRPr="00EB3684">
        <w:fldChar w:fldCharType="end"/>
      </w:r>
      <w:r w:rsidR="003A224E" w:rsidRPr="00EB3684">
        <w:fldChar w:fldCharType="separate"/>
      </w:r>
      <w:r w:rsidR="00F153B6" w:rsidRPr="00EB3684">
        <w:rPr>
          <w:noProof/>
        </w:rPr>
        <w:t>[</w:t>
      </w:r>
      <w:hyperlink w:anchor="_ENREF_23" w:tooltip="Ekonomiuk, 2009 #1996" w:history="1">
        <w:r w:rsidR="00BB23EF" w:rsidRPr="00EB3684">
          <w:rPr>
            <w:noProof/>
          </w:rPr>
          <w:t>23</w:t>
        </w:r>
      </w:hyperlink>
      <w:r w:rsidR="00F153B6" w:rsidRPr="00EB3684">
        <w:rPr>
          <w:noProof/>
        </w:rPr>
        <w:t>,</w:t>
      </w:r>
      <w:hyperlink w:anchor="_ENREF_24" w:tooltip="Su, 2009 #1990" w:history="1">
        <w:r w:rsidR="00BB23EF" w:rsidRPr="00EB3684">
          <w:rPr>
            <w:noProof/>
          </w:rPr>
          <w:t>24</w:t>
        </w:r>
      </w:hyperlink>
      <w:r w:rsidR="00F153B6" w:rsidRPr="00EB3684">
        <w:rPr>
          <w:noProof/>
        </w:rPr>
        <w:t>]</w:t>
      </w:r>
      <w:r w:rsidR="003A224E" w:rsidRPr="00EB3684">
        <w:fldChar w:fldCharType="end"/>
      </w:r>
      <w:r w:rsidR="002902BF" w:rsidRPr="00EB3684">
        <w:t xml:space="preserve">. For the DENV protease construct with the linker sequence, NMR </w:t>
      </w:r>
      <w:r w:rsidR="009077D7" w:rsidRPr="00EB3684">
        <w:t xml:space="preserve">studies </w:t>
      </w:r>
      <w:r w:rsidR="002902BF" w:rsidRPr="00EB3684">
        <w:t xml:space="preserve">suggest that </w:t>
      </w:r>
      <w:r w:rsidR="00D167A8" w:rsidRPr="00EB3684">
        <w:t xml:space="preserve">the </w:t>
      </w:r>
      <w:r w:rsidR="002902BF" w:rsidRPr="00EB3684">
        <w:t xml:space="preserve">open conformation is </w:t>
      </w:r>
      <w:r w:rsidR="00D167A8" w:rsidRPr="00EB3684">
        <w:t>domi</w:t>
      </w:r>
      <w:r w:rsidR="002902BF" w:rsidRPr="00EB3684">
        <w:t>n</w:t>
      </w:r>
      <w:r w:rsidR="00D167A8" w:rsidRPr="00EB3684">
        <w:t>ant</w:t>
      </w:r>
      <w:r w:rsidR="002902BF" w:rsidRPr="00EB3684">
        <w:t xml:space="preserve"> in solution</w:t>
      </w:r>
      <w:r w:rsidR="00975703" w:rsidRPr="00EB3684">
        <w:t xml:space="preserve"> </w:t>
      </w:r>
      <w:r w:rsidR="003A224E" w:rsidRPr="00EB3684">
        <w:fldChar w:fldCharType="begin"/>
      </w:r>
      <w:r w:rsidR="00F153B6" w:rsidRPr="00EB3684">
        <w:instrText xml:space="preserve"> ADDIN EN.CITE &lt;EndNote&gt;&lt;Cite&gt;&lt;Author&gt;de la Cruz&lt;/Author&gt;&lt;Year&gt;2011&lt;/Year&gt;&lt;RecNum&gt;485&lt;/RecNum&gt;&lt;DisplayText&gt;[22]&lt;/DisplayText&gt;&lt;record&gt;&lt;rec-number&gt;485&lt;/rec-number&gt;&lt;foreign-keys&gt;&lt;key app="EN" db-id="x5s5ez5afxtz9zepdx9p9a9zvw2r0tfsvrt5"&gt;485&lt;/key&gt;&lt;/foreign-keys&gt;&lt;ref-type name="Journal Article"&gt;17&lt;/ref-type&gt;&lt;contributors&gt;&lt;authors&gt;&lt;author&gt;de la Cruz, L.&lt;/author&gt;&lt;author&gt;Nguyen, T. H.&lt;/author&gt;&lt;author&gt;Ozawa, K.&lt;/author&gt;&lt;author&gt;Shin, J.&lt;/author&gt;&lt;author&gt;Graham, B.&lt;/author&gt;&lt;author&gt;Huber, T.&lt;/author&gt;&lt;author&gt;Otting, G.&lt;/author&gt;&lt;/authors&gt;&lt;/contributors&gt;&lt;auth-address&gt;Research School of Chemistry, Australian National University, Canberra, ACT 0200, Australia.&lt;/auth-address&gt;&lt;titles&gt;&lt;title&gt;Binding of low molecular weight inhibitors promotes large conformational changes in the dengue virus NS2B-NS3 protease: fold analysis by pseudocontact shifts&lt;/title&gt;&lt;secondary-title&gt;J Am Chem Soc&lt;/secondary-title&gt;&lt;/titles&gt;&lt;periodical&gt;&lt;full-title&gt;J Am Chem Soc&lt;/full-title&gt;&lt;/periodical&gt;&lt;pages&gt;19205-15&lt;/pages&gt;&lt;volume&gt;133&lt;/volume&gt;&lt;number&gt;47&lt;/number&gt;&lt;edition&gt;2011/10/20&lt;/edition&gt;&lt;dates&gt;&lt;year&gt;2011&lt;/year&gt;&lt;pub-dates&gt;&lt;date&gt;Nov 30&lt;/date&gt;&lt;/pub-dates&gt;&lt;/dates&gt;&lt;isbn&gt;1520-5126 (Electronic)&amp;#xD;0002-7863 (Linking)&lt;/isbn&gt;&lt;accession-num&gt;22007671&lt;/accession-num&gt;&lt;urls&gt;&lt;related-urls&gt;&lt;url&gt;http://www.ncbi.nlm.nih.gov/pubmed/22007671&lt;/url&gt;&lt;/related-urls&gt;&lt;/urls&gt;&lt;electronic-resource-num&gt;10.1021/ja208435s&lt;/electronic-resource-num&gt;&lt;language&gt;eng&lt;/language&gt;&lt;/record&gt;&lt;/Cite&gt;&lt;/EndNote&gt;</w:instrText>
      </w:r>
      <w:r w:rsidR="003A224E" w:rsidRPr="00EB3684">
        <w:fldChar w:fldCharType="separate"/>
      </w:r>
      <w:r w:rsidR="00F153B6" w:rsidRPr="00EB3684">
        <w:rPr>
          <w:noProof/>
        </w:rPr>
        <w:t>[</w:t>
      </w:r>
      <w:hyperlink w:anchor="_ENREF_22" w:tooltip="de la Cruz, 2011 #485" w:history="1">
        <w:r w:rsidR="00BB23EF" w:rsidRPr="00EB3684">
          <w:rPr>
            <w:noProof/>
          </w:rPr>
          <w:t>22</w:t>
        </w:r>
      </w:hyperlink>
      <w:r w:rsidR="00F153B6" w:rsidRPr="00EB3684">
        <w:rPr>
          <w:noProof/>
        </w:rPr>
        <w:t>]</w:t>
      </w:r>
      <w:r w:rsidR="003A224E" w:rsidRPr="00EB3684">
        <w:fldChar w:fldCharType="end"/>
      </w:r>
      <w:r w:rsidR="002902BF" w:rsidRPr="00EB3684">
        <w:t xml:space="preserve">. Using a construct without </w:t>
      </w:r>
      <w:r w:rsidR="00D167A8" w:rsidRPr="00EB3684">
        <w:t>a</w:t>
      </w:r>
      <w:r w:rsidR="002902BF" w:rsidRPr="00EB3684">
        <w:t xml:space="preserve"> linker, DENV protease was shown to </w:t>
      </w:r>
      <w:r w:rsidR="009077D7" w:rsidRPr="00EB3684">
        <w:t xml:space="preserve">exist </w:t>
      </w:r>
      <w:r w:rsidR="002902BF" w:rsidRPr="00EB3684">
        <w:t>in the closed conformation</w:t>
      </w:r>
      <w:r w:rsidR="00493310" w:rsidRPr="00EB3684">
        <w:t xml:space="preserve"> and exhibit well dispersed cross peaks in the </w:t>
      </w:r>
      <w:r w:rsidR="00493310" w:rsidRPr="00EB3684">
        <w:rPr>
          <w:vertAlign w:val="superscript"/>
        </w:rPr>
        <w:t>1</w:t>
      </w:r>
      <w:r w:rsidR="00493310" w:rsidRPr="00EB3684">
        <w:t>H-</w:t>
      </w:r>
      <w:r w:rsidR="00493310" w:rsidRPr="00EB3684">
        <w:rPr>
          <w:vertAlign w:val="superscript"/>
        </w:rPr>
        <w:t>15</w:t>
      </w:r>
      <w:r w:rsidR="00493310" w:rsidRPr="00EB3684">
        <w:t>N-HSQC spectrum</w:t>
      </w:r>
      <w:r w:rsidR="002902BF" w:rsidRPr="00EB3684">
        <w:t xml:space="preserve"> </w:t>
      </w:r>
      <w:r w:rsidR="003A224E" w:rsidRPr="00EB3684">
        <w:fldChar w:fldCharType="begin">
          <w:fldData xml:space="preserve">PEVuZE5vdGU+PENpdGU+PEF1dGhvcj5LaW08L0F1dGhvcj48WWVhcj4yMDEzPC9ZZWFyPjxSZWNO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</w:fldData>
        </w:fldChar>
      </w:r>
      <w:r w:rsidR="00A72703" w:rsidRPr="00EB3684">
        <w:instrText xml:space="preserve"> ADDIN EN.CITE </w:instrText>
      </w:r>
      <w:r w:rsidR="00A72703" w:rsidRPr="00EB3684">
        <w:fldChar w:fldCharType="begin">
          <w:fldData xml:space="preserve">PEVuZE5vdGU+PENpdGU+PEF1dGhvcj5LaW08L0F1dGhvcj48WWVhcj4yMDEzPC9ZZWFyPjxSZWNO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</w:fldData>
        </w:fldChar>
      </w:r>
      <w:r w:rsidR="00A72703" w:rsidRPr="00EB3684">
        <w:instrText xml:space="preserve"> ADDIN EN.CITE.DATA </w:instrText>
      </w:r>
      <w:r w:rsidR="00A72703" w:rsidRPr="00EB3684">
        <w:fldChar w:fldCharType="end"/>
      </w:r>
      <w:r w:rsidR="003A224E" w:rsidRPr="00EB3684">
        <w:fldChar w:fldCharType="separate"/>
      </w:r>
      <w:r w:rsidR="00F153B6" w:rsidRPr="00EB3684">
        <w:rPr>
          <w:noProof/>
        </w:rPr>
        <w:t>[</w:t>
      </w:r>
      <w:hyperlink w:anchor="_ENREF_14" w:tooltip="Kim, 2013 #933" w:history="1">
        <w:r w:rsidR="00BB23EF" w:rsidRPr="00EB3684">
          <w:rPr>
            <w:noProof/>
          </w:rPr>
          <w:t>14</w:t>
        </w:r>
      </w:hyperlink>
      <w:r w:rsidR="00F153B6" w:rsidRPr="00EB3684">
        <w:rPr>
          <w:noProof/>
        </w:rPr>
        <w:t>]</w:t>
      </w:r>
      <w:r w:rsidR="003A224E" w:rsidRPr="00EB3684">
        <w:fldChar w:fldCharType="end"/>
      </w:r>
      <w:r w:rsidR="002902BF" w:rsidRPr="00EB3684">
        <w:t>.</w:t>
      </w:r>
      <w:r w:rsidR="009A26DB" w:rsidRPr="00EB3684">
        <w:t xml:space="preserve"> </w:t>
      </w:r>
      <w:r w:rsidR="00306CA2" w:rsidRPr="00EB3684">
        <w:t>Another</w:t>
      </w:r>
      <w:r w:rsidR="002902BF" w:rsidRPr="00EB3684">
        <w:t xml:space="preserve"> NMR study on a DENV protease construct containing an enzyme cleav</w:t>
      </w:r>
      <w:r w:rsidR="009C6CF4" w:rsidRPr="00EB3684">
        <w:t>age</w:t>
      </w:r>
      <w:r w:rsidR="002902BF" w:rsidRPr="00EB3684">
        <w:t xml:space="preserve"> site reveal</w:t>
      </w:r>
      <w:r w:rsidR="009077D7" w:rsidRPr="00EB3684">
        <w:t>ed</w:t>
      </w:r>
      <w:r w:rsidR="002902BF" w:rsidRPr="00EB3684">
        <w:t xml:space="preserve"> that </w:t>
      </w:r>
      <w:r w:rsidRPr="00EB3684">
        <w:t xml:space="preserve">the </w:t>
      </w:r>
      <w:r w:rsidR="002902BF" w:rsidRPr="00EB3684">
        <w:t>protease is in the closed conformation in solution</w:t>
      </w:r>
      <w:r w:rsidR="00975703" w:rsidRPr="00EB3684">
        <w:t xml:space="preserve"> </w:t>
      </w:r>
      <w:r w:rsidR="003A224E" w:rsidRPr="00EB3684">
        <w:fldChar w:fldCharType="begin"/>
      </w:r>
      <w:r w:rsidR="00A72703" w:rsidRPr="00EB3684">
        <w:instrText xml:space="preserve"> ADDIN EN.CITE &lt;EndNote&gt;&lt;Cite&gt;&lt;Author&gt;de la Cruz&lt;/Author&gt;&lt;Year&gt;2014&lt;/Year&gt;&lt;RecNum&gt;619&lt;/RecNum&gt;&lt;DisplayText&gt;[12]&lt;/DisplayText&gt;&lt;record&gt;&lt;rec-number&gt;619&lt;/rec-number&gt;&lt;foreign-keys&gt;&lt;key app="EN" db-id="v2t0esp9fa5rtue0098xzz0hrtdaff2xrvsf" timestamp="1423905665"&gt;619&lt;/key&gt;&lt;/foreign-keys&gt;&lt;ref-type name="Journal Article"&gt;17&lt;/ref-type&gt;&lt;contributors&gt;&lt;authors&gt;&lt;author&gt;de la Cruz, L.&lt;/author&gt;&lt;author&gt;Chen, W. N.&lt;/author&gt;&lt;author&gt;Graham, B.&lt;/author&gt;&lt;author&gt;Otting, G.&lt;/author&gt;&lt;/authors&gt;&lt;/contributors&gt;&lt;auth-address&gt;Research School of Chemistry, Australian National University, Canberra, Australia.&lt;/auth-address&gt;&lt;titles&gt;&lt;title&gt;Binding mode of the activity-modulating C-terminal segment of NS2B to NS3 in the dengue virus NS2B-NS3 protease&lt;/title&gt;&lt;secondary-title&gt;FEBS J&lt;/secondary-title&gt;&lt;alt-title&gt;The FEBS journal&lt;/alt-title&gt;&lt;/titles&gt;&lt;periodical&gt;&lt;full-title&gt;FEBS J&lt;/full-title&gt;&lt;/periodical&gt;&lt;pages&gt;1517-33&lt;/pages&gt;&lt;volume&gt;281&lt;/volume&gt;&lt;number&gt;6&lt;/number&gt;&lt;keywords&gt;&lt;keyword&gt;Binding Sites&lt;/keyword&gt;&lt;keyword&gt;Dengue Virus/*enzymology&lt;/keyword&gt;&lt;keyword&gt;Humans&lt;/keyword&gt;&lt;keyword&gt;Models, Molecular&lt;/keyword&gt;&lt;keyword&gt;Nuclear Magnetic Resonance, Biomolecular&lt;/keyword&gt;&lt;keyword&gt;Protein Conformation&lt;/keyword&gt;&lt;keyword&gt;Recombinant Fusion Proteins/chemistry/metabolism&lt;/keyword&gt;&lt;keyword&gt;Serine Endopeptidases/*chemistry/*metabolism&lt;/keyword&gt;&lt;keyword&gt;Viral Nonstructural Proteins/*chemistry/*metabolism&lt;/keyword&gt;&lt;/keywords&gt;&lt;dates&gt;&lt;year&gt;2014&lt;/year&gt;&lt;pub-dates&gt;&lt;date&gt;Mar&lt;/date&gt;&lt;/pub-dates&gt;&lt;/dates&gt;&lt;isbn&gt;1742-4658 (Electronic)&amp;#xD;1742-464X (Linking)&lt;/isbn&gt;&lt;accession-num&gt;24472363&lt;/accession-num&gt;&lt;urls&gt;&lt;related-urls&gt;&lt;url&gt;http://www.ncbi.nlm.nih.gov/pubmed/24472363&lt;/url&gt;&lt;/related-urls&gt;&lt;/urls&gt;&lt;electronic-resource-num&gt;10.1111/febs.12729&lt;/electronic-resource-num&gt;&lt;/record&gt;&lt;/Cite&gt;&lt;/EndNote&gt;</w:instrText>
      </w:r>
      <w:r w:rsidR="003A224E" w:rsidRPr="00EB3684">
        <w:fldChar w:fldCharType="separate"/>
      </w:r>
      <w:r w:rsidR="00F153B6" w:rsidRPr="00EB3684">
        <w:rPr>
          <w:noProof/>
        </w:rPr>
        <w:t>[</w:t>
      </w:r>
      <w:hyperlink w:anchor="_ENREF_12" w:tooltip="de la Cruz, 2014 #619" w:history="1">
        <w:r w:rsidR="00BB23EF" w:rsidRPr="00EB3684">
          <w:rPr>
            <w:noProof/>
          </w:rPr>
          <w:t>12</w:t>
        </w:r>
      </w:hyperlink>
      <w:r w:rsidR="00F153B6" w:rsidRPr="00EB3684">
        <w:rPr>
          <w:noProof/>
        </w:rPr>
        <w:t>]</w:t>
      </w:r>
      <w:r w:rsidR="003A224E" w:rsidRPr="00EB3684">
        <w:fldChar w:fldCharType="end"/>
      </w:r>
      <w:r w:rsidR="002902BF" w:rsidRPr="00EB3684">
        <w:t xml:space="preserve">. </w:t>
      </w:r>
    </w:p>
    <w:p w:rsidR="00917406" w:rsidRPr="00EB3684" w:rsidRDefault="00427651" w:rsidP="00CE3CF6">
      <w:pPr>
        <w:spacing w:line="480" w:lineRule="auto"/>
        <w:jc w:val="both"/>
      </w:pPr>
      <w:r w:rsidRPr="00EB3684">
        <w:t xml:space="preserve">Our recent structural study of </w:t>
      </w:r>
      <w:proofErr w:type="spellStart"/>
      <w:r w:rsidRPr="00EB3684">
        <w:t>bZiPro</w:t>
      </w:r>
      <w:proofErr w:type="spellEnd"/>
      <w:r w:rsidRPr="00EB3684">
        <w:t xml:space="preserve"> demonstrat</w:t>
      </w:r>
      <w:r w:rsidR="009077D7" w:rsidRPr="00EB3684">
        <w:t>ed</w:t>
      </w:r>
      <w:r w:rsidRPr="00EB3684">
        <w:t xml:space="preserve"> that free</w:t>
      </w:r>
      <w:r w:rsidR="00191B4A" w:rsidRPr="00EB3684">
        <w:t xml:space="preserve"> </w:t>
      </w:r>
      <w:r w:rsidR="00281D1B" w:rsidRPr="00EB3684">
        <w:t xml:space="preserve">unlinked </w:t>
      </w:r>
      <w:r w:rsidRPr="00EB3684">
        <w:t>ZIKV protease adopts the closed conformation</w:t>
      </w:r>
      <w:r w:rsidR="00975703" w:rsidRPr="00EB3684">
        <w:t xml:space="preserve"> </w:t>
      </w:r>
      <w:r w:rsidR="003A224E" w:rsidRPr="00EB3684">
        <w:fldChar w:fldCharType="begin">
          <w:fldData xml:space="preserve">PEVuZE5vdGU+PENpdGU+PEF1dGhvcj5aaGFuZzwvQXV0aG9yPjxZZWFyPjIwMTY8L1llYXI+PFJl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</w:fldData>
        </w:fldChar>
      </w:r>
      <w:r w:rsidR="00BB23EF" w:rsidRPr="00EB3684">
        <w:instrText xml:space="preserve"> ADDIN EN.CITE </w:instrText>
      </w:r>
      <w:r w:rsidR="00BB23EF" w:rsidRPr="00EB3684">
        <w:fldChar w:fldCharType="begin">
          <w:fldData xml:space="preserve">PEVuZE5vdGU+PENpdGU+PEF1dGhvcj5aaGFuZzwvQXV0aG9yPjxZZWFyPjIwMTY8L1llYXI+PFJl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</w:fldData>
        </w:fldChar>
      </w:r>
      <w:r w:rsidR="00BB23EF" w:rsidRPr="00EB3684">
        <w:instrText xml:space="preserve"> ADDIN EN.CITE.DATA </w:instrText>
      </w:r>
      <w:r w:rsidR="00BB23EF" w:rsidRPr="00EB3684">
        <w:fldChar w:fldCharType="end"/>
      </w:r>
      <w:r w:rsidR="003A224E" w:rsidRPr="00EB3684">
        <w:fldChar w:fldCharType="separate"/>
      </w:r>
      <w:r w:rsidR="00F153B6" w:rsidRPr="00EB3684">
        <w:rPr>
          <w:noProof/>
        </w:rPr>
        <w:t>[</w:t>
      </w:r>
      <w:hyperlink w:anchor="_ENREF_15" w:tooltip="Zhang, 2016 #2147" w:history="1">
        <w:r w:rsidR="00BB23EF" w:rsidRPr="00EB3684">
          <w:rPr>
            <w:noProof/>
          </w:rPr>
          <w:t>15</w:t>
        </w:r>
      </w:hyperlink>
      <w:r w:rsidR="00F153B6" w:rsidRPr="00EB3684">
        <w:rPr>
          <w:noProof/>
        </w:rPr>
        <w:t>]</w:t>
      </w:r>
      <w:r w:rsidR="003A224E" w:rsidRPr="00EB3684">
        <w:fldChar w:fldCharType="end"/>
      </w:r>
      <w:r w:rsidRPr="00EB3684">
        <w:t xml:space="preserve">. </w:t>
      </w:r>
      <w:r w:rsidR="00281D1B" w:rsidRPr="00EB3684">
        <w:t>Crystal</w:t>
      </w:r>
      <w:r w:rsidRPr="00EB3684">
        <w:t xml:space="preserve"> structure</w:t>
      </w:r>
      <w:r w:rsidR="005B3641" w:rsidRPr="00EB3684">
        <w:t>s</w:t>
      </w:r>
      <w:r w:rsidRPr="00EB3684">
        <w:t xml:space="preserve"> of the free </w:t>
      </w:r>
      <w:r w:rsidR="00191B4A" w:rsidRPr="00EB3684">
        <w:t>linked protease (</w:t>
      </w:r>
      <w:proofErr w:type="spellStart"/>
      <w:r w:rsidRPr="00EB3684">
        <w:t>gZiPro</w:t>
      </w:r>
      <w:proofErr w:type="spellEnd"/>
      <w:r w:rsidR="00191B4A" w:rsidRPr="00EB3684">
        <w:t>)</w:t>
      </w:r>
      <w:r w:rsidR="00F119D9" w:rsidRPr="00EB3684">
        <w:t xml:space="preserve"> </w:t>
      </w:r>
      <w:r w:rsidR="00281D1B" w:rsidRPr="00EB3684">
        <w:t xml:space="preserve">have also been </w:t>
      </w:r>
      <w:r w:rsidRPr="00EB3684">
        <w:t>obtained</w:t>
      </w:r>
      <w:r w:rsidR="00714FA7" w:rsidRPr="00EB3684">
        <w:t xml:space="preserve"> (Fig. </w:t>
      </w:r>
      <w:proofErr w:type="gramStart"/>
      <w:r w:rsidR="00D167A8" w:rsidRPr="00EB3684">
        <w:t>S</w:t>
      </w:r>
      <w:r w:rsidR="00714FA7" w:rsidRPr="00EB3684">
        <w:t>1)</w:t>
      </w:r>
      <w:r w:rsidR="00975703" w:rsidRPr="00EB3684">
        <w:t xml:space="preserve"> </w:t>
      </w:r>
      <w:r w:rsidR="003A224E" w:rsidRPr="00EB3684">
        <w:fldChar w:fldCharType="begin">
          <w:fldData xml:space="preserve">PEVuZE5vdGU+PENpdGU+PEF1dGhvcj5DaGVuPC9BdXRob3I+PFllYXI+MjAxNjwvWWVhcj48UmVj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</w:fldData>
        </w:fldChar>
      </w:r>
      <w:r w:rsidR="00A72703" w:rsidRPr="00EB3684">
        <w:instrText xml:space="preserve"> ADDIN EN.CITE </w:instrText>
      </w:r>
      <w:r w:rsidR="00A72703" w:rsidRPr="00EB3684">
        <w:fldChar w:fldCharType="begin">
          <w:fldData xml:space="preserve">PEVuZE5vdGU+PENpdGU+PEF1dGhvcj5DaGVuPC9BdXRob3I+PFllYXI+MjAxNjwvWWVhcj48UmVj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</w:fldData>
        </w:fldChar>
      </w:r>
      <w:r w:rsidR="00A72703" w:rsidRPr="00EB3684">
        <w:instrText xml:space="preserve"> ADDIN EN.CITE.DATA </w:instrText>
      </w:r>
      <w:r w:rsidR="00A72703" w:rsidRPr="00EB3684">
        <w:fldChar w:fldCharType="end"/>
      </w:r>
      <w:r w:rsidR="003A224E" w:rsidRPr="00EB3684">
        <w:fldChar w:fldCharType="separate"/>
      </w:r>
      <w:r w:rsidR="00A72703" w:rsidRPr="00EB3684">
        <w:rPr>
          <w:noProof/>
        </w:rPr>
        <w:t>[</w:t>
      </w:r>
      <w:hyperlink w:anchor="_ENREF_18" w:tooltip="Chen, 2016 #2150" w:history="1">
        <w:r w:rsidR="00BB23EF" w:rsidRPr="00EB3684">
          <w:rPr>
            <w:noProof/>
          </w:rPr>
          <w:t>18</w:t>
        </w:r>
      </w:hyperlink>
      <w:r w:rsidR="00A72703" w:rsidRPr="00EB3684">
        <w:rPr>
          <w:noProof/>
        </w:rPr>
        <w:t>,</w:t>
      </w:r>
      <w:hyperlink w:anchor="_ENREF_25" w:tooltip="Lee, 2017 #2146" w:history="1">
        <w:r w:rsidR="00BB23EF" w:rsidRPr="00EB3684">
          <w:rPr>
            <w:noProof/>
          </w:rPr>
          <w:t>25</w:t>
        </w:r>
      </w:hyperlink>
      <w:r w:rsidR="00A72703" w:rsidRPr="00EB3684">
        <w:rPr>
          <w:noProof/>
        </w:rPr>
        <w:t>]</w:t>
      </w:r>
      <w:r w:rsidR="003A224E" w:rsidRPr="00EB3684">
        <w:fldChar w:fldCharType="end"/>
      </w:r>
      <w:r w:rsidRPr="00EB3684">
        <w:t>.</w:t>
      </w:r>
      <w:proofErr w:type="gramEnd"/>
      <w:r w:rsidRPr="00EB3684">
        <w:t xml:space="preserve"> Unlike the free</w:t>
      </w:r>
      <w:r w:rsidR="00493310" w:rsidRPr="00EB3684">
        <w:t xml:space="preserve"> linked</w:t>
      </w:r>
      <w:r w:rsidRPr="00EB3684">
        <w:t xml:space="preserve"> WNV or DENV protease, the C-terminal </w:t>
      </w:r>
      <w:r w:rsidRPr="00EB3684">
        <w:sym w:font="Symbol" w:char="F062"/>
      </w:r>
      <w:r w:rsidRPr="00EB3684">
        <w:t>-hairpin region of NS2B was not observed in the X-ray structure</w:t>
      </w:r>
      <w:r w:rsidR="002E4F01" w:rsidRPr="00EB3684">
        <w:t xml:space="preserve"> in free </w:t>
      </w:r>
      <w:proofErr w:type="spellStart"/>
      <w:r w:rsidR="002E4F01" w:rsidRPr="00EB3684">
        <w:t>gZiPro</w:t>
      </w:r>
      <w:proofErr w:type="spellEnd"/>
      <w:r w:rsidR="00975703" w:rsidRPr="00EB3684">
        <w:t xml:space="preserve"> </w:t>
      </w:r>
      <w:r w:rsidR="003A224E" w:rsidRPr="00EB3684">
        <w:fldChar w:fldCharType="begin">
          <w:fldData xml:space="preserve">PEVuZE5vdGU+PENpdGU+PEF1dGhvcj5DaGVuPC9BdXRob3I+PFllYXI+MjAxNjwvWWVhcj48UmVj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</w:fldData>
        </w:fldChar>
      </w:r>
      <w:r w:rsidR="00BB23EF" w:rsidRPr="00EB3684">
        <w:instrText xml:space="preserve"> ADDIN EN.CITE </w:instrText>
      </w:r>
      <w:r w:rsidR="00BB23EF" w:rsidRPr="00EB3684">
        <w:fldChar w:fldCharType="begin">
          <w:fldData xml:space="preserve">PEVuZE5vdGU+PENpdGU+PEF1dGhvcj5DaGVuPC9BdXRob3I+PFllYXI+MjAxNjwvWWVhcj48UmVj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</w:fldData>
        </w:fldChar>
      </w:r>
      <w:r w:rsidR="00BB23EF" w:rsidRPr="00EB3684">
        <w:instrText xml:space="preserve"> ADDIN EN.CITE.DATA </w:instrText>
      </w:r>
      <w:r w:rsidR="00BB23EF" w:rsidRPr="00EB3684">
        <w:fldChar w:fldCharType="end"/>
      </w:r>
      <w:r w:rsidR="003A224E" w:rsidRPr="00EB3684">
        <w:fldChar w:fldCharType="separate"/>
      </w:r>
      <w:r w:rsidR="00A72703" w:rsidRPr="00EB3684">
        <w:rPr>
          <w:noProof/>
        </w:rPr>
        <w:t>[</w:t>
      </w:r>
      <w:hyperlink w:anchor="_ENREF_18" w:tooltip="Chen, 2016 #2150" w:history="1">
        <w:r w:rsidR="00BB23EF" w:rsidRPr="00EB3684">
          <w:rPr>
            <w:noProof/>
          </w:rPr>
          <w:t>18</w:t>
        </w:r>
      </w:hyperlink>
      <w:r w:rsidR="00A72703" w:rsidRPr="00EB3684">
        <w:rPr>
          <w:noProof/>
        </w:rPr>
        <w:t>,</w:t>
      </w:r>
      <w:hyperlink w:anchor="_ENREF_25" w:tooltip="Lee, 2017 #2146" w:history="1">
        <w:r w:rsidR="00BB23EF" w:rsidRPr="00EB3684">
          <w:rPr>
            <w:noProof/>
          </w:rPr>
          <w:t>25</w:t>
        </w:r>
      </w:hyperlink>
      <w:r w:rsidR="00A72703" w:rsidRPr="00EB3684">
        <w:rPr>
          <w:noProof/>
        </w:rPr>
        <w:t>]</w:t>
      </w:r>
      <w:r w:rsidR="003A224E" w:rsidRPr="00EB3684">
        <w:fldChar w:fldCharType="end"/>
      </w:r>
      <w:r w:rsidRPr="00EB3684">
        <w:t xml:space="preserve">. Our NMR studies on </w:t>
      </w:r>
      <w:proofErr w:type="spellStart"/>
      <w:r w:rsidRPr="00EB3684">
        <w:t>bZiPro</w:t>
      </w:r>
      <w:proofErr w:type="spellEnd"/>
      <w:r w:rsidR="00975703" w:rsidRPr="00EB3684">
        <w:t xml:space="preserve"> </w:t>
      </w:r>
      <w:r w:rsidR="003A224E" w:rsidRPr="00EB3684">
        <w:fldChar w:fldCharType="begin">
          <w:fldData xml:space="preserve">PEVuZE5vdGU+PENpdGU+PEF1dGhvcj5aaGFuZzwvQXV0aG9yPjxZZWFyPjIwMTY8L1llYXI+PFJl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</w:fldData>
        </w:fldChar>
      </w:r>
      <w:r w:rsidR="00A72703" w:rsidRPr="00EB3684">
        <w:instrText xml:space="preserve"> ADDIN EN.CITE </w:instrText>
      </w:r>
      <w:r w:rsidR="00A72703" w:rsidRPr="00EB3684">
        <w:fldChar w:fldCharType="begin">
          <w:fldData xml:space="preserve">PEVuZE5vdGU+PENpdGU+PEF1dGhvcj5aaGFuZzwvQXV0aG9yPjxZZWFyPjIwMTY8L1llYXI+PFJl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</w:fldData>
        </w:fldChar>
      </w:r>
      <w:r w:rsidR="00A72703" w:rsidRPr="00EB3684">
        <w:instrText xml:space="preserve"> ADDIN EN.CITE.DATA </w:instrText>
      </w:r>
      <w:r w:rsidR="00A72703" w:rsidRPr="00EB3684">
        <w:fldChar w:fldCharType="end"/>
      </w:r>
      <w:r w:rsidR="003A224E" w:rsidRPr="00EB3684">
        <w:fldChar w:fldCharType="separate"/>
      </w:r>
      <w:r w:rsidR="00F153B6" w:rsidRPr="00EB3684">
        <w:rPr>
          <w:noProof/>
        </w:rPr>
        <w:t>[</w:t>
      </w:r>
      <w:hyperlink w:anchor="_ENREF_15" w:tooltip="Zhang, 2016 #2147" w:history="1">
        <w:r w:rsidR="00BB23EF" w:rsidRPr="00EB3684">
          <w:rPr>
            <w:noProof/>
          </w:rPr>
          <w:t>15</w:t>
        </w:r>
      </w:hyperlink>
      <w:r w:rsidR="00F153B6" w:rsidRPr="00EB3684">
        <w:rPr>
          <w:noProof/>
        </w:rPr>
        <w:t>]</w:t>
      </w:r>
      <w:r w:rsidR="003A224E" w:rsidRPr="00EB3684">
        <w:fldChar w:fldCharType="end"/>
      </w:r>
      <w:r w:rsidRPr="00EB3684">
        <w:t xml:space="preserve"> and </w:t>
      </w:r>
      <w:proofErr w:type="spellStart"/>
      <w:r w:rsidR="00975703" w:rsidRPr="00EB3684">
        <w:t>gZiPro</w:t>
      </w:r>
      <w:proofErr w:type="spellEnd"/>
      <w:r w:rsidR="00975703" w:rsidRPr="00EB3684">
        <w:t xml:space="preserve"> (</w:t>
      </w:r>
      <w:r w:rsidR="009E7F1A" w:rsidRPr="00EB3684">
        <w:t xml:space="preserve">Fig. </w:t>
      </w:r>
      <w:r w:rsidR="00D167A8" w:rsidRPr="00EB3684">
        <w:t>1</w:t>
      </w:r>
      <w:r w:rsidR="009E7F1A" w:rsidRPr="00EB3684">
        <w:t>A,B</w:t>
      </w:r>
      <w:r w:rsidR="00975703" w:rsidRPr="00EB3684">
        <w:t>) also demonstrate</w:t>
      </w:r>
      <w:r w:rsidRPr="00EB3684">
        <w:t xml:space="preserve"> that the residues of NS2B </w:t>
      </w:r>
      <w:r w:rsidRPr="00EB3684">
        <w:sym w:font="Symbol" w:char="F062"/>
      </w:r>
      <w:r w:rsidRPr="00EB3684">
        <w:t xml:space="preserve">-hairpin region do not exhibit cross peaks in the </w:t>
      </w:r>
      <w:r w:rsidRPr="00EB3684">
        <w:rPr>
          <w:vertAlign w:val="superscript"/>
        </w:rPr>
        <w:t>1</w:t>
      </w:r>
      <w:r w:rsidRPr="00EB3684">
        <w:t>H-</w:t>
      </w:r>
      <w:r w:rsidRPr="00EB3684">
        <w:rPr>
          <w:vertAlign w:val="superscript"/>
        </w:rPr>
        <w:t>15</w:t>
      </w:r>
      <w:r w:rsidRPr="00EB3684">
        <w:t>N-HSQC spectra</w:t>
      </w:r>
      <w:r w:rsidR="00714FA7" w:rsidRPr="00EB3684">
        <w:t xml:space="preserve">, which may be due to </w:t>
      </w:r>
      <w:r w:rsidR="00EE4332" w:rsidRPr="00EB3684">
        <w:t>their</w:t>
      </w:r>
      <w:r w:rsidR="00714FA7" w:rsidRPr="00EB3684">
        <w:t xml:space="preserve"> dissociation with NS3 as observed in WNV protease </w:t>
      </w:r>
      <w:r w:rsidR="003A224E" w:rsidRPr="00EB3684">
        <w:fldChar w:fldCharType="begin"/>
      </w:r>
      <w:r w:rsidR="00BB23EF" w:rsidRPr="00EB3684">
        <w:instrText xml:space="preserve"> ADDIN EN.CITE &lt;EndNote&gt;&lt;Cite&gt;&lt;Author&gt;Su&lt;/Author&gt;&lt;Year&gt;2009&lt;/Year&gt;&lt;RecNum&gt;1990&lt;/RecNum&gt;&lt;DisplayText&gt;[24]&lt;/DisplayText&gt;&lt;record&gt;&lt;rec-number&gt;1990&lt;/rec-number&gt;&lt;foreign-keys&gt;&lt;key app="EN" db-id="v2t0esp9fa5rtue0098xzz0hrtdaff2xrvsf" timestamp="1470371810"&gt;1990&lt;/key&gt;&lt;/foreign-keys&gt;&lt;ref-type name="Journal Article"&gt;17&lt;/ref-type&gt;&lt;contributors&gt;&lt;authors&gt;&lt;author&gt;Su, X. C.&lt;/author&gt;&lt;author&gt;Ozawa, K.&lt;/author&gt;&lt;author&gt;Qi, R.&lt;/author&gt;&lt;author&gt;Vasudevan, S. G.&lt;/author&gt;&lt;author&gt;Lim, S. P.&lt;/author&gt;&lt;author&gt;Otting, G.&lt;/author&gt;&lt;/authors&gt;&lt;/contributors&gt;&lt;auth-address&gt;Australian National University, Research School of Chemistry, Canberra, Australia.&lt;/auth-address&gt;&lt;titles&gt;&lt;title&gt;NMR analysis of the dynamic exchange of the NS2B cofactor between open and closed conformations of the West Nile virus NS2B-NS3 protease&lt;/title&gt;&lt;secondary-title&gt;PLoS Negl Trop Dis&lt;/secondary-title&gt;&lt;alt-title&gt;PLoS neglected tropical diseases&lt;/alt-title&gt;&lt;/titles&gt;&lt;periodical&gt;&lt;full-title&gt;PLoS Negl Trop Dis&lt;/full-title&gt;&lt;abbr-1&gt;PLoS neglected tropical diseases&lt;/abbr-1&gt;&lt;/periodical&gt;&lt;alt-periodical&gt;&lt;full-title&gt;PLoS Negl Trop Dis&lt;/full-title&gt;&lt;abbr-1&gt;PLoS neglected tropical diseases&lt;/abbr-1&gt;&lt;/alt-periodical&gt;&lt;pages&gt;e561&lt;/pages&gt;&lt;volume&gt;3&lt;/volume&gt;&lt;number&gt;12&lt;/number&gt;&lt;keywords&gt;&lt;keyword&gt;Binding Sites&lt;/keyword&gt;&lt;keyword&gt;Coenzymes/*chemistry/genetics/metabolism&lt;/keyword&gt;&lt;keyword&gt;Magnetic Resonance Spectroscopy&lt;/keyword&gt;&lt;keyword&gt;Molecular Conformation&lt;/keyword&gt;&lt;keyword&gt;Protein Conformation&lt;/keyword&gt;&lt;keyword&gt;Serine Endopeptidases/*chemistry/genetics/metabolism&lt;/keyword&gt;&lt;keyword&gt;Viral Nonstructural Proteins/*chemistry/genetics/metabolism&lt;/keyword&gt;&lt;keyword&gt;West Nile virus/chemistry/*enzymology/genetics&lt;/keyword&gt;&lt;/keywords&gt;&lt;dates&gt;&lt;year&gt;2009&lt;/year&gt;&lt;/dates&gt;&lt;isbn&gt;1935-2735 (Electronic)&amp;#xD;1935-2727 (Linking)&lt;/isbn&gt;&lt;accession-num&gt;19997625&lt;/accession-num&gt;&lt;urls&gt;&lt;related-urls&gt;&lt;url&gt;http://www.ncbi.nlm.nih.gov/pubmed/19997625&lt;/url&gt;&lt;/related-urls&gt;&lt;/urls&gt;&lt;custom2&gt;2780355&lt;/custom2&gt;&lt;electronic-resource-num&gt;10.1371/journal.pntd.0000561&lt;/electronic-resource-num&gt;&lt;/record&gt;&lt;/Cite&gt;&lt;/EndNote&gt;</w:instrText>
      </w:r>
      <w:r w:rsidR="003A224E" w:rsidRPr="00EB3684">
        <w:fldChar w:fldCharType="separate"/>
      </w:r>
      <w:r w:rsidR="00F153B6" w:rsidRPr="00EB3684">
        <w:rPr>
          <w:noProof/>
        </w:rPr>
        <w:t>[</w:t>
      </w:r>
      <w:hyperlink w:anchor="_ENREF_24" w:tooltip="Su, 2009 #1990" w:history="1">
        <w:r w:rsidR="00BB23EF" w:rsidRPr="00EB3684">
          <w:rPr>
            <w:noProof/>
          </w:rPr>
          <w:t>24</w:t>
        </w:r>
      </w:hyperlink>
      <w:r w:rsidR="00F153B6" w:rsidRPr="00EB3684">
        <w:rPr>
          <w:noProof/>
        </w:rPr>
        <w:t>]</w:t>
      </w:r>
      <w:r w:rsidR="003A224E" w:rsidRPr="00EB3684">
        <w:fldChar w:fldCharType="end"/>
      </w:r>
      <w:r w:rsidRPr="00EB3684">
        <w:t xml:space="preserve">. </w:t>
      </w:r>
      <w:r w:rsidR="005B3641" w:rsidRPr="00EB3684">
        <w:t xml:space="preserve">Overall, these studies suggest </w:t>
      </w:r>
      <w:r w:rsidR="00917406" w:rsidRPr="00EB3684">
        <w:t>that chemical changes</w:t>
      </w:r>
      <w:r w:rsidR="00975703" w:rsidRPr="00EB3684">
        <w:t xml:space="preserve"> such as dynamics and </w:t>
      </w:r>
      <w:r w:rsidR="00726982" w:rsidRPr="00EB3684">
        <w:t>dissociations</w:t>
      </w:r>
      <w:r w:rsidR="00917406" w:rsidRPr="00EB3684">
        <w:t xml:space="preserve"> may occur </w:t>
      </w:r>
      <w:r w:rsidR="005B3641" w:rsidRPr="00EB3684">
        <w:t xml:space="preserve">between </w:t>
      </w:r>
      <w:r w:rsidR="00917406" w:rsidRPr="00EB3684">
        <w:t xml:space="preserve">the </w:t>
      </w:r>
      <w:r w:rsidR="00917406" w:rsidRPr="00EB3684">
        <w:sym w:font="Symbol" w:char="F062"/>
      </w:r>
      <w:r w:rsidR="00917406" w:rsidRPr="00EB3684">
        <w:t xml:space="preserve">-hairpin region of NS2B and </w:t>
      </w:r>
      <w:r w:rsidR="00975703" w:rsidRPr="00EB3684">
        <w:t xml:space="preserve">its </w:t>
      </w:r>
      <w:r w:rsidR="00726982" w:rsidRPr="00EB3684">
        <w:t>neighboring</w:t>
      </w:r>
      <w:r w:rsidR="00975703" w:rsidRPr="00EB3684">
        <w:t xml:space="preserve"> residues of </w:t>
      </w:r>
      <w:r w:rsidR="00917406" w:rsidRPr="00EB3684">
        <w:t xml:space="preserve">NS3. </w:t>
      </w:r>
      <w:r w:rsidR="00B41DC1" w:rsidRPr="00EB3684">
        <w:t xml:space="preserve">  </w:t>
      </w:r>
    </w:p>
    <w:p w:rsidR="00191B4A" w:rsidRPr="00EB3684" w:rsidRDefault="00D40171" w:rsidP="00CE3CF6">
      <w:pPr>
        <w:spacing w:line="480" w:lineRule="auto"/>
        <w:jc w:val="both"/>
      </w:pPr>
      <w:r w:rsidRPr="00EB3684">
        <w:t>In current study, we conduct</w:t>
      </w:r>
      <w:r w:rsidR="005B3641" w:rsidRPr="00EB3684">
        <w:t>ed</w:t>
      </w:r>
      <w:r w:rsidRPr="00EB3684">
        <w:t xml:space="preserve"> </w:t>
      </w:r>
      <w:r w:rsidR="00B528F5" w:rsidRPr="00EB3684">
        <w:t>structural</w:t>
      </w:r>
      <w:r w:rsidRPr="00EB3684">
        <w:t xml:space="preserve"> studies on </w:t>
      </w:r>
      <w:proofErr w:type="spellStart"/>
      <w:r w:rsidRPr="00EB3684">
        <w:t>gZiPro</w:t>
      </w:r>
      <w:proofErr w:type="spellEnd"/>
      <w:r w:rsidRPr="00EB3684">
        <w:t xml:space="preserve"> and compare</w:t>
      </w:r>
      <w:r w:rsidR="00B528F5" w:rsidRPr="00EB3684">
        <w:t>d</w:t>
      </w:r>
      <w:r w:rsidRPr="00EB3684">
        <w:t xml:space="preserve"> </w:t>
      </w:r>
      <w:r w:rsidR="00B528F5" w:rsidRPr="00EB3684">
        <w:t>its NMR spectra with that</w:t>
      </w:r>
      <w:r w:rsidRPr="00EB3684">
        <w:t xml:space="preserve"> of bZiPro. </w:t>
      </w:r>
      <w:r w:rsidR="00107835" w:rsidRPr="00EB3684">
        <w:t>Different from DENV protease</w:t>
      </w:r>
      <w:r w:rsidR="0084422A" w:rsidRPr="00EB3684">
        <w:t>, but similar to WNV protease</w:t>
      </w:r>
      <w:r w:rsidR="00107835" w:rsidRPr="00EB3684">
        <w:t xml:space="preserve">, removal of the linker does not cause significant changes in the </w:t>
      </w:r>
      <w:r w:rsidR="00107835" w:rsidRPr="00EB3684">
        <w:rPr>
          <w:vertAlign w:val="superscript"/>
        </w:rPr>
        <w:t>1</w:t>
      </w:r>
      <w:r w:rsidR="00107835" w:rsidRPr="00EB3684">
        <w:t>H-</w:t>
      </w:r>
      <w:r w:rsidR="00107835" w:rsidRPr="00EB3684">
        <w:rPr>
          <w:vertAlign w:val="superscript"/>
        </w:rPr>
        <w:t>15</w:t>
      </w:r>
      <w:r w:rsidR="00B528F5" w:rsidRPr="00EB3684">
        <w:t>N-HSQC spectra of Zika protease</w:t>
      </w:r>
      <w:r w:rsidR="0097662E" w:rsidRPr="00EB3684">
        <w:t xml:space="preserve">(Fig. </w:t>
      </w:r>
      <w:r w:rsidR="00990E9F" w:rsidRPr="00EB3684">
        <w:t>1</w:t>
      </w:r>
      <w:r w:rsidR="0097662E" w:rsidRPr="00EB3684">
        <w:t>)</w:t>
      </w:r>
      <w:r w:rsidR="00107835" w:rsidRPr="00EB3684">
        <w:t>.</w:t>
      </w:r>
      <w:r w:rsidRPr="00EB3684">
        <w:t xml:space="preserve"> As the linker connects the C-terminus of NS2B with the N-terminus of NS3, </w:t>
      </w:r>
      <w:r w:rsidR="00CC31B7" w:rsidRPr="00EB3684">
        <w:t>we observed</w:t>
      </w:r>
      <w:r w:rsidR="0084422A" w:rsidRPr="00EB3684">
        <w:t xml:space="preserve"> that </w:t>
      </w:r>
      <w:r w:rsidRPr="00EB3684">
        <w:t>chemical environments of resid</w:t>
      </w:r>
      <w:r w:rsidR="00014183" w:rsidRPr="00EB3684">
        <w:t>u</w:t>
      </w:r>
      <w:r w:rsidRPr="00EB3684">
        <w:t>es</w:t>
      </w:r>
      <w:r w:rsidR="0084422A" w:rsidRPr="00EB3684">
        <w:t xml:space="preserve"> close to the termini are affected</w:t>
      </w:r>
      <w:r w:rsidR="009E7F1A" w:rsidRPr="00EB3684">
        <w:t xml:space="preserve"> (Fig. </w:t>
      </w:r>
      <w:r w:rsidR="00BE01D9" w:rsidRPr="00EB3684">
        <w:t>3</w:t>
      </w:r>
      <w:r w:rsidR="009E7F1A" w:rsidRPr="00EB3684">
        <w:t>)</w:t>
      </w:r>
      <w:r w:rsidR="00107835" w:rsidRPr="00EB3684">
        <w:t>. In addition, residues</w:t>
      </w:r>
      <w:r w:rsidRPr="00EB3684">
        <w:t xml:space="preserve"> in</w:t>
      </w:r>
      <w:r w:rsidR="00107835" w:rsidRPr="00EB3684">
        <w:t xml:space="preserve"> and close to</w:t>
      </w:r>
      <w:r w:rsidRPr="00EB3684">
        <w:t xml:space="preserve"> the active site such as H51</w:t>
      </w:r>
      <w:r w:rsidR="00107835" w:rsidRPr="00EB3684">
        <w:t xml:space="preserve"> exhibited clear differences </w:t>
      </w:r>
      <w:r w:rsidR="0084422A" w:rsidRPr="00EB3684">
        <w:t>between</w:t>
      </w:r>
      <w:r w:rsidR="00107835" w:rsidRPr="00EB3684">
        <w:t xml:space="preserve"> </w:t>
      </w:r>
      <w:proofErr w:type="spellStart"/>
      <w:r w:rsidR="00107835" w:rsidRPr="00EB3684">
        <w:t>bZiPro</w:t>
      </w:r>
      <w:proofErr w:type="spellEnd"/>
      <w:r w:rsidR="00107835" w:rsidRPr="00EB3684">
        <w:t xml:space="preserve"> and </w:t>
      </w:r>
      <w:proofErr w:type="spellStart"/>
      <w:r w:rsidR="00107835" w:rsidRPr="00EB3684">
        <w:t>gZiPro</w:t>
      </w:r>
      <w:proofErr w:type="spellEnd"/>
      <w:r w:rsidR="00107835" w:rsidRPr="00EB3684">
        <w:t xml:space="preserve">, suggesting that the </w:t>
      </w:r>
      <w:r w:rsidR="00CC31B7" w:rsidRPr="00EB3684">
        <w:t xml:space="preserve">flexible </w:t>
      </w:r>
      <w:r w:rsidR="00107835" w:rsidRPr="00EB3684">
        <w:t xml:space="preserve">linker may </w:t>
      </w:r>
      <w:r w:rsidR="00CC31B7" w:rsidRPr="00EB3684">
        <w:t>be surrounding</w:t>
      </w:r>
      <w:r w:rsidR="00107835" w:rsidRPr="00EB3684">
        <w:t xml:space="preserve"> the active site</w:t>
      </w:r>
      <w:r w:rsidR="00CC31B7" w:rsidRPr="00EB3684">
        <w:t xml:space="preserve"> and cause the</w:t>
      </w:r>
      <w:r w:rsidR="00107835" w:rsidRPr="00EB3684">
        <w:t xml:space="preserve"> different profile</w:t>
      </w:r>
      <w:r w:rsidR="00132CB0" w:rsidRPr="00EB3684">
        <w:t>s</w:t>
      </w:r>
      <w:r w:rsidR="00107835" w:rsidRPr="00EB3684">
        <w:t xml:space="preserve"> observed in the ion change chromatography</w:t>
      </w:r>
      <w:r w:rsidR="00191B4A" w:rsidRPr="00EB3684">
        <w:t xml:space="preserve"> and IEF-PAGE</w:t>
      </w:r>
      <w:r w:rsidR="0097662E" w:rsidRPr="00EB3684">
        <w:t xml:space="preserve"> (Fig. </w:t>
      </w:r>
      <w:r w:rsidR="00BE01D9" w:rsidRPr="00EB3684">
        <w:t>S</w:t>
      </w:r>
      <w:r w:rsidR="00BF0134" w:rsidRPr="00EB3684">
        <w:t>2</w:t>
      </w:r>
      <w:r w:rsidR="0097662E" w:rsidRPr="00EB3684">
        <w:t>)</w:t>
      </w:r>
      <w:r w:rsidRPr="00EB3684">
        <w:t xml:space="preserve">. </w:t>
      </w:r>
      <w:r w:rsidR="00683B25" w:rsidRPr="00EB3684">
        <w:t xml:space="preserve">A recent NMR study also suggests that </w:t>
      </w:r>
      <w:r w:rsidR="00387CFE" w:rsidRPr="00EB3684">
        <w:t xml:space="preserve">the </w:t>
      </w:r>
      <w:r w:rsidR="00683B25" w:rsidRPr="00EB3684">
        <w:t xml:space="preserve">open </w:t>
      </w:r>
      <w:r w:rsidR="00CC31B7" w:rsidRPr="00EB3684">
        <w:t xml:space="preserve">conformation </w:t>
      </w:r>
      <w:r w:rsidR="00387CFE" w:rsidRPr="00EB3684">
        <w:t xml:space="preserve">is present </w:t>
      </w:r>
      <w:r w:rsidR="00683B25" w:rsidRPr="00EB3684">
        <w:t>in solution</w:t>
      </w:r>
      <w:r w:rsidR="00417796" w:rsidRPr="00EB3684">
        <w:t xml:space="preserve">, confirming the heterogeneity of the sample in solution </w:t>
      </w:r>
      <w:r w:rsidR="00417796" w:rsidRPr="00EB3684">
        <w:fldChar w:fldCharType="begin"/>
      </w:r>
      <w:r w:rsidR="00A72703" w:rsidRPr="00EB3684">
        <w:instrText xml:space="preserve"> ADDIN EN.CITE &lt;EndNote&gt;&lt;Cite&gt;&lt;Author&gt;Mahawaththa&lt;/Author&gt;&lt;Year&gt;2017&lt;/Year&gt;&lt;RecNum&gt;2142&lt;/RecNum&gt;&lt;DisplayText&gt;[26]&lt;/DisplayText&gt;&lt;record&gt;&lt;rec-number&gt;2142&lt;/rec-number&gt;&lt;foreign-keys&gt;&lt;key app="EN" db-id="v2t0esp9fa5rtue0098xzz0hrtdaff2xrvsf" timestamp="1492066464"&gt;2142&lt;/key&gt;&lt;/foreign-keys&gt;&lt;ref-type name="Journal Article"&gt;17&lt;/ref-type&gt;&lt;contributors&gt;&lt;authors&gt;&lt;author&gt;Mahawaththa, M. C.&lt;/author&gt;&lt;author&gt;Pearce, B. J.&lt;/author&gt;&lt;author&gt;Szabo, M.&lt;/author&gt;&lt;author&gt;Graham, B.&lt;/author&gt;&lt;author&gt;Klein, C. D.&lt;/author&gt;&lt;author&gt;Nitsche, C.&lt;/author&gt;&lt;author&gt;Otting, G.&lt;/author&gt;&lt;/authors&gt;&lt;/contributors&gt;&lt;auth-address&gt;Research School of Chemistry, The Australian National University, Canberra, ACT 2601, Australia.&amp;#xD;Monash Institute of Pharmaceutical Sciences, Monash University, Parkville VIC 3052, Australia.&amp;#xD;Medicinal Chemistry, Institute of Pharmacy and Molecular Biotechnology, Heidelberg University, Im Neuenheimer Feld 364, 69120 Heidelberg, Germany.&amp;#xD;Research School of Chemistry, The Australian National University, Canberra, ACT 2601, Australia. Electronic address: christoph.nitsche@anu.edu.au.&amp;#xD;Research School of Chemistry, The Australian National University, Canberra, ACT 2601, Australia. Electronic address: gottfried.otting@anu.edu.au.&lt;/auth-address&gt;&lt;titles&gt;&lt;title&gt;Solution conformations of a linked construct of the Zika virus NS2B-NS3 protease&lt;/title&gt;&lt;secondary-title&gt;Antiviral Res&lt;/secondary-title&gt;&lt;alt-title&gt;Antiviral research&lt;/alt-title&gt;&lt;/titles&gt;&lt;periodical&gt;&lt;full-title&gt;Antiviral Res&lt;/full-title&gt;&lt;/periodical&gt;&lt;alt-periodical&gt;&lt;full-title&gt;Antiviral Research&lt;/full-title&gt;&lt;/alt-periodical&gt;&lt;pages&gt;141-147&lt;/pages&gt;&lt;volume&gt;142&lt;/volume&gt;&lt;dates&gt;&lt;year&gt;2017&lt;/year&gt;&lt;pub-dates&gt;&lt;date&gt;Mar 21&lt;/date&gt;&lt;/pub-dates&gt;&lt;/dates&gt;&lt;isbn&gt;1872-9096 (Electronic)&amp;#xD;0166-3542 (Linking)&lt;/isbn&gt;&lt;accession-num&gt;28336347&lt;/accession-num&gt;&lt;urls&gt;&lt;related-urls&gt;&lt;url&gt;http://www.ncbi.nlm.nih.gov/pubmed/28336347&lt;/url&gt;&lt;/related-urls&gt;&lt;/urls&gt;&lt;electronic-resource-num&gt;10.1016/j.antiviral.2017.03.011&lt;/electronic-resource-num&gt;&lt;/record&gt;&lt;/Cite&gt;&lt;/EndNote&gt;</w:instrText>
      </w:r>
      <w:r w:rsidR="00417796" w:rsidRPr="00EB3684">
        <w:fldChar w:fldCharType="separate"/>
      </w:r>
      <w:r w:rsidR="00A72703" w:rsidRPr="00EB3684">
        <w:rPr>
          <w:noProof/>
        </w:rPr>
        <w:t>[</w:t>
      </w:r>
      <w:hyperlink w:anchor="_ENREF_26" w:tooltip="Mahawaththa, 2017 #2142" w:history="1">
        <w:r w:rsidR="00BB23EF" w:rsidRPr="00EB3684">
          <w:rPr>
            <w:noProof/>
          </w:rPr>
          <w:t>26</w:t>
        </w:r>
      </w:hyperlink>
      <w:r w:rsidR="00A72703" w:rsidRPr="00EB3684">
        <w:rPr>
          <w:noProof/>
        </w:rPr>
        <w:t>]</w:t>
      </w:r>
      <w:r w:rsidR="00417796" w:rsidRPr="00EB3684">
        <w:fldChar w:fldCharType="end"/>
      </w:r>
      <w:r w:rsidR="00683B25" w:rsidRPr="00EB3684">
        <w:t xml:space="preserve">. </w:t>
      </w:r>
    </w:p>
    <w:p w:rsidR="004B79E9" w:rsidRPr="00EB3684" w:rsidRDefault="004B79E9" w:rsidP="00CE3CF6">
      <w:pPr>
        <w:spacing w:line="480" w:lineRule="auto"/>
        <w:jc w:val="both"/>
      </w:pPr>
      <w:r w:rsidRPr="00EB3684">
        <w:lastRenderedPageBreak/>
        <w:t xml:space="preserve">In summary, we conducted studies on </w:t>
      </w:r>
      <w:r w:rsidR="00C85865" w:rsidRPr="00EB3684">
        <w:t xml:space="preserve">a linked </w:t>
      </w:r>
      <w:r w:rsidR="00CC31B7" w:rsidRPr="00EB3684">
        <w:t>ZIKV NS2B-NS3</w:t>
      </w:r>
      <w:r w:rsidRPr="00EB3684">
        <w:t xml:space="preserve"> protease similar to the conventional WNV and DENV proteases</w:t>
      </w:r>
      <w:r w:rsidR="00DD2A05" w:rsidRPr="00EB3684">
        <w:t xml:space="preserve"> and compared its spectra with </w:t>
      </w:r>
      <w:r w:rsidR="00CC31B7" w:rsidRPr="00EB3684">
        <w:t xml:space="preserve">the unlinked </w:t>
      </w:r>
      <w:r w:rsidR="00DD2A05" w:rsidRPr="00EB3684">
        <w:t>bZiPro</w:t>
      </w:r>
      <w:r w:rsidRPr="00EB3684">
        <w:t xml:space="preserve">. </w:t>
      </w:r>
      <w:r w:rsidR="00CC31B7" w:rsidRPr="00EB3684">
        <w:t>We found</w:t>
      </w:r>
      <w:r w:rsidR="000E328E" w:rsidRPr="00EB3684">
        <w:t xml:space="preserve"> that the </w:t>
      </w:r>
      <w:proofErr w:type="spellStart"/>
      <w:r w:rsidR="000E328E" w:rsidRPr="00EB3684">
        <w:t>gZiPro</w:t>
      </w:r>
      <w:proofErr w:type="spellEnd"/>
      <w:r w:rsidR="000E328E" w:rsidRPr="00EB3684">
        <w:t xml:space="preserve"> protein sample </w:t>
      </w:r>
      <w:r w:rsidR="008D262C" w:rsidRPr="00EB3684">
        <w:t xml:space="preserve">is </w:t>
      </w:r>
      <w:r w:rsidR="000E328E" w:rsidRPr="00EB3684">
        <w:t>not homogenous in IEF-PAGE</w:t>
      </w:r>
      <w:r w:rsidR="00BE01D9" w:rsidRPr="00EB3684">
        <w:t xml:space="preserve"> (Fig. S2)</w:t>
      </w:r>
      <w:r w:rsidR="000E328E" w:rsidRPr="00EB3684">
        <w:t xml:space="preserve">. Although </w:t>
      </w:r>
      <w:proofErr w:type="spellStart"/>
      <w:r w:rsidR="000E328E" w:rsidRPr="00EB3684">
        <w:t>gZiPro</w:t>
      </w:r>
      <w:proofErr w:type="spellEnd"/>
      <w:r w:rsidR="000E328E" w:rsidRPr="00EB3684">
        <w:t xml:space="preserve"> exhibits similar structures to bZiPro in the absence and presence of </w:t>
      </w:r>
      <w:proofErr w:type="spellStart"/>
      <w:r w:rsidR="000E328E" w:rsidRPr="00EB3684">
        <w:t>AcKR</w:t>
      </w:r>
      <w:proofErr w:type="spellEnd"/>
      <w:r w:rsidR="000E328E" w:rsidRPr="00EB3684">
        <w:t xml:space="preserve">-H, clear chemical shift differences </w:t>
      </w:r>
      <w:r w:rsidR="00CC31B7" w:rsidRPr="00EB3684">
        <w:t xml:space="preserve">were </w:t>
      </w:r>
      <w:r w:rsidR="000E328E" w:rsidRPr="00EB3684">
        <w:t>observed for many residues</w:t>
      </w:r>
      <w:r w:rsidR="00DD2A05" w:rsidRPr="00EB3684">
        <w:t xml:space="preserve"> </w:t>
      </w:r>
      <w:r w:rsidR="00387CFE" w:rsidRPr="00EB3684">
        <w:t xml:space="preserve">when the </w:t>
      </w:r>
      <w:r w:rsidR="00387CFE" w:rsidRPr="00EB3684">
        <w:rPr>
          <w:vertAlign w:val="superscript"/>
        </w:rPr>
        <w:t>1</w:t>
      </w:r>
      <w:r w:rsidR="00387CFE" w:rsidRPr="00EB3684">
        <w:t>H-</w:t>
      </w:r>
      <w:r w:rsidR="00387CFE" w:rsidRPr="00EB3684">
        <w:rPr>
          <w:vertAlign w:val="superscript"/>
        </w:rPr>
        <w:t>15</w:t>
      </w:r>
      <w:r w:rsidR="00387CFE" w:rsidRPr="00EB3684">
        <w:t xml:space="preserve">N-HSQC spectra of </w:t>
      </w:r>
      <w:proofErr w:type="spellStart"/>
      <w:r w:rsidR="00387CFE" w:rsidRPr="00EB3684">
        <w:t>b</w:t>
      </w:r>
      <w:r w:rsidR="00DD2A05" w:rsidRPr="00EB3684">
        <w:t>ZiPro</w:t>
      </w:r>
      <w:proofErr w:type="spellEnd"/>
      <w:r w:rsidR="00D15A97" w:rsidRPr="00EB3684">
        <w:t xml:space="preserve"> and </w:t>
      </w:r>
      <w:proofErr w:type="spellStart"/>
      <w:r w:rsidR="00D15A97" w:rsidRPr="00EB3684">
        <w:t>gZiPro</w:t>
      </w:r>
      <w:proofErr w:type="spellEnd"/>
      <w:r w:rsidR="00D15A97" w:rsidRPr="00EB3684">
        <w:t xml:space="preserve"> are compared</w:t>
      </w:r>
      <w:r w:rsidR="00BE01D9" w:rsidRPr="00EB3684">
        <w:t xml:space="preserve"> (Fig. 3)</w:t>
      </w:r>
      <w:r w:rsidR="000E328E" w:rsidRPr="00EB3684">
        <w:t xml:space="preserve">. </w:t>
      </w:r>
      <w:r w:rsidR="00F14872" w:rsidRPr="00EB3684">
        <w:t xml:space="preserve">When </w:t>
      </w:r>
      <w:proofErr w:type="spellStart"/>
      <w:r w:rsidR="00D15A97" w:rsidRPr="00EB3684">
        <w:t>gZiPro</w:t>
      </w:r>
      <w:proofErr w:type="spellEnd"/>
      <w:r w:rsidR="00D15A97" w:rsidRPr="00EB3684">
        <w:t xml:space="preserve"> is used for </w:t>
      </w:r>
      <w:r w:rsidR="00F14872" w:rsidRPr="00EB3684">
        <w:t>screening the small-molecule inhibitors, c</w:t>
      </w:r>
      <w:r w:rsidR="000E51AF" w:rsidRPr="00EB3684">
        <w:t xml:space="preserve">aution has to </w:t>
      </w:r>
      <w:r w:rsidR="00191B4A" w:rsidRPr="00EB3684">
        <w:t xml:space="preserve">be taken because the linker affects chemical environments of residues </w:t>
      </w:r>
      <w:r w:rsidR="00CC31B7" w:rsidRPr="00EB3684">
        <w:t>surrounding</w:t>
      </w:r>
      <w:r w:rsidR="00191B4A" w:rsidRPr="00EB3684">
        <w:t xml:space="preserve"> the active site</w:t>
      </w:r>
      <w:r w:rsidR="000E51AF" w:rsidRPr="00EB3684">
        <w:t>.</w:t>
      </w:r>
      <w:r w:rsidR="00350DD2" w:rsidRPr="00EB3684">
        <w:t xml:space="preserve"> </w:t>
      </w:r>
      <w:r w:rsidR="000E51AF" w:rsidRPr="00EB3684">
        <w:t xml:space="preserve">Our study will be helpful for further structural and functional characterization of ZIKV protease. </w:t>
      </w:r>
    </w:p>
    <w:p w:rsidR="00683B25" w:rsidRPr="00EB3684" w:rsidRDefault="00683B25" w:rsidP="00CE3CF6">
      <w:pPr>
        <w:spacing w:after="0" w:line="480" w:lineRule="auto"/>
        <w:jc w:val="both"/>
        <w:rPr>
          <w:rFonts w:cs="Times New Roman"/>
          <w:lang w:eastAsia="zh-SG"/>
        </w:rPr>
      </w:pPr>
    </w:p>
    <w:p w:rsidR="00220A7B" w:rsidRPr="00EB3684" w:rsidRDefault="00220A7B" w:rsidP="00220A7B">
      <w:pPr>
        <w:spacing w:line="480" w:lineRule="auto"/>
        <w:rPr>
          <w:b/>
          <w:sz w:val="24"/>
          <w:szCs w:val="24"/>
        </w:rPr>
      </w:pPr>
      <w:r w:rsidRPr="00EB3684">
        <w:rPr>
          <w:b/>
          <w:sz w:val="24"/>
          <w:szCs w:val="24"/>
        </w:rPr>
        <w:t>Acknowledgements</w:t>
      </w:r>
    </w:p>
    <w:p w:rsidR="00220A7B" w:rsidRPr="00EB3684" w:rsidRDefault="00220A7B" w:rsidP="00220A7B">
      <w:pPr>
        <w:spacing w:line="480" w:lineRule="auto"/>
        <w:rPr>
          <w:rFonts w:eastAsia="Times New Roman"/>
          <w:szCs w:val="24"/>
        </w:rPr>
      </w:pPr>
      <w:r w:rsidRPr="00EB3684">
        <w:rPr>
          <w:rFonts w:eastAsia="Times New Roman"/>
          <w:szCs w:val="24"/>
        </w:rPr>
        <w:t xml:space="preserve">This work was supported by (1) </w:t>
      </w:r>
      <w:r w:rsidRPr="00EB3684">
        <w:rPr>
          <w:rFonts w:eastAsia="MS Mincho"/>
          <w:szCs w:val="24"/>
        </w:rPr>
        <w:t>a</w:t>
      </w:r>
      <w:r w:rsidRPr="00EB3684">
        <w:rPr>
          <w:rFonts w:eastAsia="Times New Roman"/>
          <w:szCs w:val="24"/>
        </w:rPr>
        <w:t xml:space="preserve"> start-up grant from Lee Kong Chian School of Medicine, Nanyang Technological University, (2) </w:t>
      </w:r>
      <w:r w:rsidRPr="00EB3684">
        <w:rPr>
          <w:szCs w:val="24"/>
        </w:rPr>
        <w:t xml:space="preserve">National Medical Research Council grant CBRG15May045,  </w:t>
      </w:r>
      <w:r w:rsidRPr="00EB3684">
        <w:rPr>
          <w:rFonts w:eastAsia="Times New Roman"/>
          <w:szCs w:val="24"/>
        </w:rPr>
        <w:t xml:space="preserve">(3) National Research Foundation grant NRF2016NRF-CRP001-063 to D.L. </w:t>
      </w:r>
      <w:r w:rsidRPr="00EB3684">
        <w:rPr>
          <w:szCs w:val="24"/>
        </w:rPr>
        <w:t>(4) A*STAR JCO grant (1431AFG102/1331A028) to C.K.</w:t>
      </w:r>
    </w:p>
    <w:p w:rsidR="00683B25" w:rsidRPr="00EB3684" w:rsidRDefault="00683B25" w:rsidP="00CE3CF6">
      <w:pPr>
        <w:spacing w:after="0" w:line="480" w:lineRule="auto"/>
        <w:jc w:val="both"/>
        <w:rPr>
          <w:rFonts w:cs="Times New Roman"/>
          <w:lang w:eastAsia="zh-SG"/>
        </w:rPr>
      </w:pPr>
    </w:p>
    <w:p w:rsidR="00683B25" w:rsidRPr="00EB3684" w:rsidRDefault="00683B25" w:rsidP="00CE3CF6">
      <w:pPr>
        <w:spacing w:after="0" w:line="480" w:lineRule="auto"/>
        <w:jc w:val="both"/>
        <w:rPr>
          <w:rFonts w:cs="Times New Roman"/>
          <w:lang w:eastAsia="zh-SG"/>
        </w:rPr>
      </w:pPr>
    </w:p>
    <w:p w:rsidR="00683B25" w:rsidRPr="00EB3684" w:rsidRDefault="00683B25" w:rsidP="00CE3CF6">
      <w:pPr>
        <w:spacing w:after="0" w:line="480" w:lineRule="auto"/>
        <w:jc w:val="both"/>
        <w:rPr>
          <w:rFonts w:cs="Times New Roman"/>
          <w:lang w:eastAsia="zh-SG"/>
        </w:rPr>
      </w:pPr>
    </w:p>
    <w:p w:rsidR="00683B25" w:rsidRPr="00EB3684" w:rsidRDefault="00683B25" w:rsidP="00CE3CF6">
      <w:pPr>
        <w:spacing w:after="0" w:line="480" w:lineRule="auto"/>
        <w:jc w:val="both"/>
        <w:rPr>
          <w:rFonts w:cs="Times New Roman"/>
          <w:lang w:eastAsia="zh-SG"/>
        </w:rPr>
      </w:pPr>
    </w:p>
    <w:p w:rsidR="00683B25" w:rsidRPr="00EB3684" w:rsidRDefault="00683B25" w:rsidP="00CE3CF6">
      <w:pPr>
        <w:spacing w:after="0" w:line="480" w:lineRule="auto"/>
        <w:jc w:val="both"/>
        <w:rPr>
          <w:rFonts w:cs="Times New Roman"/>
          <w:lang w:eastAsia="zh-SG"/>
        </w:rPr>
      </w:pPr>
    </w:p>
    <w:p w:rsidR="00683B25" w:rsidRPr="00EB3684" w:rsidRDefault="00683B25" w:rsidP="00CE3CF6">
      <w:pPr>
        <w:spacing w:after="0" w:line="480" w:lineRule="auto"/>
        <w:jc w:val="both"/>
        <w:rPr>
          <w:rFonts w:cs="Times New Roman"/>
          <w:lang w:eastAsia="zh-SG"/>
        </w:rPr>
      </w:pPr>
    </w:p>
    <w:p w:rsidR="00683B25" w:rsidRPr="00EB3684" w:rsidRDefault="00683B25" w:rsidP="00CE3CF6">
      <w:pPr>
        <w:spacing w:after="0" w:line="480" w:lineRule="auto"/>
        <w:jc w:val="both"/>
        <w:rPr>
          <w:rFonts w:cs="Times New Roman"/>
          <w:lang w:eastAsia="zh-SG"/>
        </w:rPr>
      </w:pPr>
    </w:p>
    <w:p w:rsidR="00683B25" w:rsidRPr="00EB3684" w:rsidRDefault="00683B25" w:rsidP="00CE3CF6">
      <w:pPr>
        <w:spacing w:after="0" w:line="480" w:lineRule="auto"/>
        <w:jc w:val="both"/>
        <w:rPr>
          <w:rFonts w:cs="Times New Roman"/>
          <w:lang w:eastAsia="zh-SG"/>
        </w:rPr>
      </w:pPr>
    </w:p>
    <w:p w:rsidR="00683B25" w:rsidRPr="00EB3684" w:rsidRDefault="00683B25" w:rsidP="00CE3CF6">
      <w:pPr>
        <w:spacing w:after="0" w:line="480" w:lineRule="auto"/>
        <w:jc w:val="both"/>
        <w:rPr>
          <w:rFonts w:cs="Times New Roman"/>
          <w:lang w:eastAsia="zh-SG"/>
        </w:rPr>
      </w:pPr>
    </w:p>
    <w:p w:rsidR="00AA639C" w:rsidRPr="00EB3684" w:rsidRDefault="00AA639C" w:rsidP="00CE3CF6">
      <w:pPr>
        <w:spacing w:after="0" w:line="480" w:lineRule="auto"/>
        <w:jc w:val="both"/>
        <w:rPr>
          <w:rFonts w:cs="Times New Roman"/>
          <w:lang w:eastAsia="zh-SG"/>
        </w:rPr>
      </w:pPr>
    </w:p>
    <w:p w:rsidR="00E21A06" w:rsidRPr="00EB3684" w:rsidRDefault="008B1056">
      <w:pPr>
        <w:rPr>
          <w:b/>
        </w:rPr>
      </w:pPr>
      <w:r w:rsidRPr="00EB3684">
        <w:rPr>
          <w:b/>
        </w:rPr>
        <w:t>References</w:t>
      </w:r>
    </w:p>
    <w:p w:rsidR="00BB23EF" w:rsidRPr="00EB3684" w:rsidRDefault="003A224E" w:rsidP="00BB23EF">
      <w:pPr>
        <w:pStyle w:val="EndNoteBibliography"/>
        <w:spacing w:after="0"/>
        <w:ind w:left="720" w:hanging="720"/>
      </w:pPr>
      <w:r w:rsidRPr="00EB3684">
        <w:fldChar w:fldCharType="begin"/>
      </w:r>
      <w:r w:rsidR="00E21A06" w:rsidRPr="00EB3684">
        <w:instrText xml:space="preserve"> ADDIN EN.REFLIST </w:instrText>
      </w:r>
      <w:r w:rsidRPr="00EB3684">
        <w:fldChar w:fldCharType="separate"/>
      </w:r>
      <w:bookmarkStart w:id="0" w:name="_ENREF_1"/>
      <w:r w:rsidR="00BB23EF" w:rsidRPr="00EB3684">
        <w:t>[1] G.A. Calvet, A.M. Filippis, M.C. Mendonca, P.C. Sequeira, A.M. Siqueira, V.G. Veloso, R.M. Nogueira, P. Brasil, First detection of autochthonous Zika virus transmission in a HIV-infected patient in Rio de Janeiro, Brazil, J Clin Virol 74 (2016) 1-3.</w:t>
      </w:r>
      <w:bookmarkEnd w:id="0"/>
    </w:p>
    <w:p w:rsidR="00BB23EF" w:rsidRPr="00EB3684" w:rsidRDefault="00BB23EF" w:rsidP="00BB23EF">
      <w:pPr>
        <w:pStyle w:val="EndNoteBibliography"/>
        <w:spacing w:after="0"/>
        <w:ind w:left="720" w:hanging="720"/>
      </w:pPr>
      <w:bookmarkStart w:id="1" w:name="_ENREF_2"/>
      <w:r w:rsidRPr="00EB3684">
        <w:t>[2] V.M. Cao-Lormeau, A. Blake, S. Mons, S. Lastere, C. Roche, J. Vanhomwegen, T. Dub, L. Baudouin, A. Teissier, P. Larre, A.L. Vial, C. Decam, V. Choumet, S.K. Halstead, H.J. Willison, L. Musset, J.C. Manuguerra, P. Despres, E. Fournier, H.P. Mallet, D. Musso, A. Fontanet, J. Neil, F. Ghawche, Guillain-Barre Syndrome outbreak associated with Zika virus infection in French Polynesia: a case-control study, Lancet 387 (2016) 1531-1539.</w:t>
      </w:r>
      <w:bookmarkEnd w:id="1"/>
    </w:p>
    <w:p w:rsidR="00BB23EF" w:rsidRPr="00EB3684" w:rsidRDefault="00BB23EF" w:rsidP="00BB23EF">
      <w:pPr>
        <w:pStyle w:val="EndNoteBibliography"/>
        <w:spacing w:after="0"/>
        <w:ind w:left="720" w:hanging="720"/>
      </w:pPr>
      <w:bookmarkStart w:id="2" w:name="_ENREF_3"/>
      <w:r w:rsidRPr="00EB3684">
        <w:t>[3] P. Brasil, J.P. Pereira, Jr., C. Raja Gabaglia, L. Damasceno, M. Wakimoto, R.M. Ribeiro Nogueira, P. Carvalho de Sequeira, A. Machado Siqueira, L.M. Abreu de Carvalho, D. Cotrim da Cunha, G.A. Calvet, E.S. Neves, M.E. Moreira, A.E. Rodrigues Baiao, P.R. Nassar de Carvalho, C. Janzen, S.G. Valderramos, J.D. Cherry, A.M. Bispo de Filippis, K. Nielsen-Saines, Zika Virus Infection in Pregnant Women in Rio de Janeiro - Preliminary Report, N Engl J Med (2016).</w:t>
      </w:r>
      <w:bookmarkEnd w:id="2"/>
    </w:p>
    <w:p w:rsidR="00BB23EF" w:rsidRPr="00EB3684" w:rsidRDefault="00BB23EF" w:rsidP="00BB23EF">
      <w:pPr>
        <w:pStyle w:val="EndNoteBibliography"/>
        <w:spacing w:after="0"/>
        <w:ind w:left="720" w:hanging="720"/>
      </w:pPr>
      <w:bookmarkStart w:id="3" w:name="_ENREF_4"/>
      <w:r w:rsidRPr="00EB3684">
        <w:t>[4] G. Vogel, One year later, Zika scientists prepare for a long war, Science 354 (2016) 1088-1089.</w:t>
      </w:r>
      <w:bookmarkEnd w:id="3"/>
    </w:p>
    <w:p w:rsidR="00BB23EF" w:rsidRPr="00EB3684" w:rsidRDefault="00BB23EF" w:rsidP="00BB23EF">
      <w:pPr>
        <w:pStyle w:val="EndNoteBibliography"/>
        <w:spacing w:after="0"/>
        <w:ind w:left="720" w:hanging="720"/>
      </w:pPr>
      <w:bookmarkStart w:id="4" w:name="_ENREF_5"/>
      <w:r w:rsidRPr="00EB3684">
        <w:t>[5] B.D. Lindenbach, C.M. Rice, Molecular biology of flaviviruses, Adv Virus Res 59 (2003) 23-61.</w:t>
      </w:r>
      <w:bookmarkEnd w:id="4"/>
    </w:p>
    <w:p w:rsidR="00BB23EF" w:rsidRPr="00EB3684" w:rsidRDefault="00BB23EF" w:rsidP="00BB23EF">
      <w:pPr>
        <w:pStyle w:val="EndNoteBibliography"/>
        <w:spacing w:after="0"/>
        <w:ind w:left="720" w:hanging="720"/>
      </w:pPr>
      <w:bookmarkStart w:id="5" w:name="_ENREF_6"/>
      <w:r w:rsidRPr="00EB3684">
        <w:t>[6] Y. Li, Q. Li, Y.L. Wong, L.S. Liew, C. Kang, Membrane topology of NS2B of dengue virus revealed by NMR spectroscopy, Biochim Biophys Acta 1848 (2015) 2244-2252.</w:t>
      </w:r>
      <w:bookmarkEnd w:id="5"/>
    </w:p>
    <w:p w:rsidR="00BB23EF" w:rsidRPr="00EB3684" w:rsidRDefault="00BB23EF" w:rsidP="00BB23EF">
      <w:pPr>
        <w:pStyle w:val="EndNoteBibliography"/>
        <w:spacing w:after="0"/>
        <w:ind w:left="720" w:hanging="720"/>
      </w:pPr>
      <w:bookmarkStart w:id="6" w:name="_ENREF_7"/>
      <w:r w:rsidRPr="00EB3684">
        <w:t>[7] S. Clum, K.E. Ebner, R. Padmanabhan, Cotranslational membrane insertion of the serine proteinase precursor NS2B-NS3(Pro) of dengue virus type 2 is required for efficient in vitro processing and is mediated through the hydrophobic regions of NS2B, J Biol Chem 272 (1997) 30715-30723.</w:t>
      </w:r>
      <w:bookmarkEnd w:id="6"/>
    </w:p>
    <w:p w:rsidR="00BB23EF" w:rsidRPr="00EB3684" w:rsidRDefault="00BB23EF" w:rsidP="00BB23EF">
      <w:pPr>
        <w:pStyle w:val="EndNoteBibliography"/>
        <w:spacing w:after="0"/>
        <w:ind w:left="720" w:hanging="720"/>
      </w:pPr>
      <w:bookmarkStart w:id="7" w:name="_ENREF_8"/>
      <w:r w:rsidRPr="00EB3684">
        <w:t>[8] D. Leung, K. Schroder, H. White, N.X. Fang, M.J. Stoermer, G. Abbenante, J.L. Martin, P.R. Young, D.P. Fairlie, Activity of recombinant dengue 2 virus NS3 protease in the presence of a truncated NS2B co-factor, small peptide substrates, and inhibitors, J Biol Chem 276 (2001) 45762-45771.</w:t>
      </w:r>
      <w:bookmarkEnd w:id="7"/>
    </w:p>
    <w:p w:rsidR="00BB23EF" w:rsidRPr="00EB3684" w:rsidRDefault="00BB23EF" w:rsidP="00BB23EF">
      <w:pPr>
        <w:pStyle w:val="EndNoteBibliography"/>
        <w:spacing w:after="0"/>
        <w:ind w:left="720" w:hanging="720"/>
      </w:pPr>
      <w:bookmarkStart w:id="8" w:name="_ENREF_9"/>
      <w:r w:rsidRPr="00EB3684">
        <w:t>[9] D. Luo, T. Xu, C. Hunke, G. Gruber, S.G. Vasudevan, J. Lescar, Crystal structure of the NS3 protease-helicase from dengue virus, J Virol 82 (2008) 173-183.</w:t>
      </w:r>
      <w:bookmarkEnd w:id="8"/>
    </w:p>
    <w:p w:rsidR="00BB23EF" w:rsidRPr="00EB3684" w:rsidRDefault="00BB23EF" w:rsidP="00BB23EF">
      <w:pPr>
        <w:pStyle w:val="EndNoteBibliography"/>
        <w:spacing w:after="0"/>
        <w:ind w:left="720" w:hanging="720"/>
      </w:pPr>
      <w:bookmarkStart w:id="9" w:name="_ENREF_10"/>
      <w:r w:rsidRPr="00EB3684">
        <w:t>[10] G. Robin, K. Chappell, M.J. Stoermer, S.H. Hu, P.R. Young, D.P. Fairlie, J.L. Martin, Structure of West Nile virus NS3 protease: ligand stabilization of the catalytic conformation, J Mol Biol 385 (2009) 1568-1577.</w:t>
      </w:r>
      <w:bookmarkEnd w:id="9"/>
    </w:p>
    <w:p w:rsidR="00BB23EF" w:rsidRPr="00EB3684" w:rsidRDefault="00BB23EF" w:rsidP="00BB23EF">
      <w:pPr>
        <w:pStyle w:val="EndNoteBibliography"/>
        <w:spacing w:after="0"/>
        <w:ind w:left="720" w:hanging="720"/>
      </w:pPr>
      <w:bookmarkStart w:id="10" w:name="_ENREF_11"/>
      <w:r w:rsidRPr="00EB3684">
        <w:t>[11] A.E. Shannon, K.J. Chappell, M.J. Stoermer, S.Y. Chow, W.M. Kok, D.P. Fairlie, P.R. Young, Simultaneous uncoupled expression and purification of the Dengue virus NS3 protease and NS2B co-factor domain, Protein Expr Purif 119 (2015) 124-129.</w:t>
      </w:r>
      <w:bookmarkEnd w:id="10"/>
    </w:p>
    <w:p w:rsidR="00BB23EF" w:rsidRPr="00EB3684" w:rsidRDefault="00BB23EF" w:rsidP="00BB23EF">
      <w:pPr>
        <w:pStyle w:val="EndNoteBibliography"/>
        <w:spacing w:after="0"/>
        <w:ind w:left="720" w:hanging="720"/>
      </w:pPr>
      <w:bookmarkStart w:id="11" w:name="_ENREF_12"/>
      <w:r w:rsidRPr="00EB3684">
        <w:t>[12] L. de la Cruz, W.N. Chen, B. Graham, G. Otting, Binding mode of the activity-modulating C-terminal segment of NS2B to NS3 in the dengue virus NS2B-NS3 protease, FEBS J 281 (2014) 1517-1533.</w:t>
      </w:r>
      <w:bookmarkEnd w:id="11"/>
    </w:p>
    <w:p w:rsidR="00BB23EF" w:rsidRPr="00EB3684" w:rsidRDefault="00BB23EF" w:rsidP="00BB23EF">
      <w:pPr>
        <w:pStyle w:val="EndNoteBibliography"/>
        <w:spacing w:after="0"/>
        <w:ind w:left="720" w:hanging="720"/>
      </w:pPr>
      <w:bookmarkStart w:id="12" w:name="_ENREF_13"/>
      <w:r w:rsidRPr="00EB3684">
        <w:t>[13] W.W. Phoo, Y. Li, Z. Zhang, M.Y. Lee, Y.R. Loh, Y.B. Tan, E.Y. Ng, J. Lescar, C. Kang, D. Luo, Structure of the NS2B-NS3 protease from Zika virus after self-cleavage, Nat Commun 7 (2016) 13410.</w:t>
      </w:r>
      <w:bookmarkEnd w:id="12"/>
    </w:p>
    <w:p w:rsidR="00BB23EF" w:rsidRPr="00EB3684" w:rsidRDefault="00BB23EF" w:rsidP="00BB23EF">
      <w:pPr>
        <w:pStyle w:val="EndNoteBibliography"/>
        <w:spacing w:after="0"/>
        <w:ind w:left="720" w:hanging="720"/>
      </w:pPr>
      <w:bookmarkStart w:id="13" w:name="_ENREF_14"/>
      <w:r w:rsidRPr="00EB3684">
        <w:t>[14] Y.M. Kim, S. Gayen, C. Kang, J. Joy, Q. Huang, A.S. Chen, J.L. Wee, M.J. Ang, H.A. Lim, A.W. Hung, R. Li, C.G. Noble, T. Lee le, A. Yip, Q.Y. Wang, C.S. Chia, J. Hill, P.Y. Shi, T.H. Keller, NMR analysis of a novel enzymatically active unlinked dengue NS2B-NS3 protease complex, J Biol Chem 288 (2013) 12891-12900.</w:t>
      </w:r>
      <w:bookmarkEnd w:id="13"/>
    </w:p>
    <w:p w:rsidR="00BB23EF" w:rsidRPr="00EB3684" w:rsidRDefault="00BB23EF" w:rsidP="00BB23EF">
      <w:pPr>
        <w:pStyle w:val="EndNoteBibliography"/>
        <w:spacing w:after="0"/>
        <w:ind w:left="720" w:hanging="720"/>
      </w:pPr>
      <w:bookmarkStart w:id="14" w:name="_ENREF_15"/>
      <w:r w:rsidRPr="00EB3684">
        <w:t>[15] Z. Zhang, Y. Li, Y.R. Loh, W.W. Phoo, A.W. Hung, C. Kang, D. Luo, Crystal structure of unlinked NS2B-NS3 protease from Zika virus, Science 354 (2016) 1597-1600.</w:t>
      </w:r>
      <w:bookmarkEnd w:id="14"/>
    </w:p>
    <w:p w:rsidR="00BB23EF" w:rsidRPr="00EB3684" w:rsidRDefault="00BB23EF" w:rsidP="00BB23EF">
      <w:pPr>
        <w:pStyle w:val="EndNoteBibliography"/>
        <w:spacing w:after="0"/>
        <w:ind w:left="720" w:hanging="720"/>
      </w:pPr>
      <w:bookmarkStart w:id="15" w:name="_ENREF_16"/>
      <w:r w:rsidRPr="00EB3684">
        <w:t xml:space="preserve">[16] B.D. Kuiper, K. Slater, N. Spellmon, J. Holcomb, P. Medapureddy, K.M. Muzzarelli, Z. Yang, R. Ovadia, F. Amblard, I.A. Kovari, R.F. Schinazi, L.C. Kovari, Increased activity of unlinked Zika virus </w:t>
      </w:r>
      <w:r w:rsidRPr="00EB3684">
        <w:lastRenderedPageBreak/>
        <w:t>NS2B/NS3 protease compared to linked Zika virus protease, Biochem Biophys Res Commun (2017).</w:t>
      </w:r>
      <w:bookmarkEnd w:id="15"/>
    </w:p>
    <w:p w:rsidR="00BB23EF" w:rsidRPr="00EB3684" w:rsidRDefault="00BB23EF" w:rsidP="00BB23EF">
      <w:pPr>
        <w:pStyle w:val="EndNoteBibliography"/>
        <w:spacing w:after="0"/>
        <w:ind w:left="720" w:hanging="720"/>
      </w:pPr>
      <w:bookmarkStart w:id="16" w:name="_ENREF_17"/>
      <w:r w:rsidRPr="00EB3684">
        <w:t>[17] J. Lei, G. Hansen, C. Nitsche, C.D. Klein, L. Zhang, R. Hilgenfeld, Crystal structure of Zika virus NS2B-NS3 protease in complex with a boronate inhibitor, Science 353 (2016) 503-505.</w:t>
      </w:r>
      <w:bookmarkEnd w:id="16"/>
    </w:p>
    <w:p w:rsidR="00BB23EF" w:rsidRPr="00EB3684" w:rsidRDefault="00BB23EF" w:rsidP="00BB23EF">
      <w:pPr>
        <w:pStyle w:val="EndNoteBibliography"/>
        <w:spacing w:after="0"/>
        <w:ind w:left="720" w:hanging="720"/>
      </w:pPr>
      <w:bookmarkStart w:id="17" w:name="_ENREF_18"/>
      <w:r w:rsidRPr="00EB3684">
        <w:t>[18] X. Chen, K. Yang, C. Wu, C. Chen, C. Hu, O. Buzovetsky, Z. Wang, X. Ji, Y. Xiong, H. Yang, Mechanisms of activation and inhibition of Zika virus NS2B-NS3 protease, Cell Res 26 (2016) 1260-1263.</w:t>
      </w:r>
      <w:bookmarkEnd w:id="17"/>
    </w:p>
    <w:p w:rsidR="00BB23EF" w:rsidRPr="00EB3684" w:rsidRDefault="00BB23EF" w:rsidP="00BB23EF">
      <w:pPr>
        <w:pStyle w:val="EndNoteBibliography"/>
        <w:spacing w:after="0"/>
        <w:ind w:left="720" w:hanging="720"/>
      </w:pPr>
      <w:bookmarkStart w:id="18" w:name="_ENREF_19"/>
      <w:r w:rsidRPr="00EB3684">
        <w:t>[19] P. Erbel, N. Schiering, A. D'Arcy, M. Renatus, M. Kroemer, S.P. Lim, Z. Yin, T.H. Keller, S.G. Vasudevan, U. Hommel, Structural basis for the activation of flaviviral NS3 proteases from dengue and West Nile virus, Nat Struct Mol Biol 13 (2006) 372-373.</w:t>
      </w:r>
      <w:bookmarkEnd w:id="18"/>
    </w:p>
    <w:p w:rsidR="00BB23EF" w:rsidRPr="00EB3684" w:rsidRDefault="00BB23EF" w:rsidP="00BB23EF">
      <w:pPr>
        <w:pStyle w:val="EndNoteBibliography"/>
        <w:spacing w:after="0"/>
        <w:ind w:left="720" w:hanging="720"/>
      </w:pPr>
      <w:bookmarkStart w:id="19" w:name="_ENREF_20"/>
      <w:r w:rsidRPr="00EB3684">
        <w:t>[20] C.G. Noble, C.C. Seh, A.T. Chao, P.Y. Shi, Ligand-bound structures of the dengue virus protease reveal the active conformation, J Virol 86 (2012) 438-446.</w:t>
      </w:r>
      <w:bookmarkEnd w:id="19"/>
    </w:p>
    <w:p w:rsidR="00BB23EF" w:rsidRPr="00EB3684" w:rsidRDefault="00BB23EF" w:rsidP="00BB23EF">
      <w:pPr>
        <w:pStyle w:val="EndNoteBibliography"/>
        <w:spacing w:after="0"/>
        <w:ind w:left="720" w:hanging="720"/>
      </w:pPr>
      <w:bookmarkStart w:id="20" w:name="_ENREF_21"/>
      <w:r w:rsidRPr="00EB3684">
        <w:t>[21] X.C. Su, K. Ozawa, H. Yagi, S.P. Lim, D. Wen, D. Ekonomiuk, D. Huang, T.H. Keller, S. Sonntag, A. Caflisch, S.G. Vasudevan, G. Otting, NMR study of complexes between low molecular mass inhibitors and the West Nile virus NS2B-NS3 protease, FEBS J 276 (2009) 4244-4255.</w:t>
      </w:r>
      <w:bookmarkEnd w:id="20"/>
    </w:p>
    <w:p w:rsidR="00BB23EF" w:rsidRPr="00EB3684" w:rsidRDefault="00BB23EF" w:rsidP="00BB23EF">
      <w:pPr>
        <w:pStyle w:val="EndNoteBibliography"/>
        <w:spacing w:after="0"/>
        <w:ind w:left="720" w:hanging="720"/>
      </w:pPr>
      <w:bookmarkStart w:id="21" w:name="_ENREF_22"/>
      <w:r w:rsidRPr="00EB3684">
        <w:t>[22] L. de la Cruz, T.H. Nguyen, K. Ozawa, J. Shin, B. Graham, T. Huber, G. Otting, Binding of low molecular weight inhibitors promotes large conformational changes in the dengue virus NS2B-NS3 protease: fold analysis by pseudocontact shifts, J Am Chem Soc 133 (2011) 19205-19215.</w:t>
      </w:r>
      <w:bookmarkEnd w:id="21"/>
    </w:p>
    <w:p w:rsidR="00BB23EF" w:rsidRPr="00EB3684" w:rsidRDefault="00BB23EF" w:rsidP="00BB23EF">
      <w:pPr>
        <w:pStyle w:val="EndNoteBibliography"/>
        <w:spacing w:after="0"/>
        <w:ind w:left="720" w:hanging="720"/>
      </w:pPr>
      <w:bookmarkStart w:id="22" w:name="_ENREF_23"/>
      <w:r w:rsidRPr="00EB3684">
        <w:t>[23] D. Ekonomiuk, X.C. Su, K. Ozawa, C. Bodenreider, S.P. Lim, Z. Yin, T.H. Keller, D. Beer, V. Patel, G. Otting, A. Caflisch, D. Huang, Discovery of a non-peptidic inhibitor of west nile virus NS3 protease by high-throughput docking, PLoS Negl Trop Dis 3 (2009) e356.</w:t>
      </w:r>
      <w:bookmarkEnd w:id="22"/>
    </w:p>
    <w:p w:rsidR="00BB23EF" w:rsidRPr="00EB3684" w:rsidRDefault="00BB23EF" w:rsidP="00BB23EF">
      <w:pPr>
        <w:pStyle w:val="EndNoteBibliography"/>
        <w:spacing w:after="0"/>
        <w:ind w:left="720" w:hanging="720"/>
      </w:pPr>
      <w:bookmarkStart w:id="23" w:name="_ENREF_24"/>
      <w:r w:rsidRPr="00EB3684">
        <w:t>[24] X.C. Su, K. Ozawa, R. Qi, S.G. Vasudevan, S.P. Lim, G. Otting, NMR analysis of the dynamic exchange of the NS2B cofactor between open and closed conformations of the West Nile virus NS2B-NS3 protease, PLoS Negl Trop Dis 3 (2009) e561.</w:t>
      </w:r>
      <w:bookmarkEnd w:id="23"/>
    </w:p>
    <w:p w:rsidR="00BB23EF" w:rsidRPr="00EB3684" w:rsidRDefault="00BB23EF" w:rsidP="00BB23EF">
      <w:pPr>
        <w:pStyle w:val="EndNoteBibliography"/>
        <w:spacing w:after="0"/>
        <w:ind w:left="720" w:hanging="720"/>
      </w:pPr>
      <w:bookmarkStart w:id="24" w:name="_ENREF_25"/>
      <w:r w:rsidRPr="00EB3684">
        <w:t>[25] H. Lee, J. Ren, S. Nocadello, A.J. Rice, I. Ojeda, S. Light, G. Minasov, J. Vargas, D. Nagarathnam, W.F. Anderson, M.E. Johnson, Identification of novel small molecule inhibitors against NS2B/NS3 serine protease from Zika virus, Antiviral Res 139 (2017) 49-58.</w:t>
      </w:r>
      <w:bookmarkEnd w:id="24"/>
    </w:p>
    <w:p w:rsidR="00BB23EF" w:rsidRPr="00EB3684" w:rsidRDefault="00BB23EF" w:rsidP="00BB23EF">
      <w:pPr>
        <w:pStyle w:val="EndNoteBibliography"/>
        <w:spacing w:after="0"/>
        <w:ind w:left="720" w:hanging="720"/>
      </w:pPr>
      <w:bookmarkStart w:id="25" w:name="_ENREF_26"/>
      <w:r w:rsidRPr="00EB3684">
        <w:t>[26] M.C. Mahawaththa, B.J. Pearce, M. Szabo, B. Graham, C.D. Klein, C. Nitsche, G. Otting, Solution conformations of a linked construct of the Zika virus NS2B-NS3 protease, Antiviral Res 142 (2017) 141-147.</w:t>
      </w:r>
      <w:bookmarkEnd w:id="25"/>
    </w:p>
    <w:p w:rsidR="00BB23EF" w:rsidRPr="00EB3684" w:rsidRDefault="00BB23EF" w:rsidP="00BB23EF">
      <w:pPr>
        <w:pStyle w:val="EndNoteBibliography"/>
        <w:spacing w:after="0"/>
        <w:ind w:left="720" w:hanging="720"/>
      </w:pPr>
      <w:bookmarkStart w:id="26" w:name="_ENREF_27"/>
      <w:r w:rsidRPr="00EB3684">
        <w:t>[27] C. Kang, S. Gayen, W. Wang, R. Severin, A.S. Chen, H.A. Lim, C.S. Chia, A. Schuller, D.N. Doan, A. Poulsen, J. Hill, S.G. Vasudevan, T.H. Keller, Exploring the binding of peptidic West Nile virus NS2B-NS3 protease inhibitors by NMR, Antiviral Res 97 (2013) 137-144.</w:t>
      </w:r>
      <w:bookmarkEnd w:id="26"/>
    </w:p>
    <w:p w:rsidR="00BB23EF" w:rsidRPr="00EB3684" w:rsidRDefault="00BB23EF" w:rsidP="00BB23EF">
      <w:pPr>
        <w:pStyle w:val="EndNoteBibliography"/>
        <w:spacing w:after="0"/>
        <w:ind w:left="720" w:hanging="720"/>
      </w:pPr>
      <w:bookmarkStart w:id="27" w:name="_ENREF_28"/>
      <w:r w:rsidRPr="00EB3684">
        <w:t>[28] C. Nitsche, S. Holloway, T. Schirmeister, C.D. Klein, Biochemistry and medicinal chemistry of the dengue virus protease, Chem Rev 114 (2014) 11348-11381.</w:t>
      </w:r>
      <w:bookmarkEnd w:id="27"/>
    </w:p>
    <w:p w:rsidR="00BB23EF" w:rsidRPr="00EB3684" w:rsidRDefault="00BB23EF" w:rsidP="00BB23EF">
      <w:pPr>
        <w:pStyle w:val="EndNoteBibliography"/>
        <w:spacing w:after="0"/>
        <w:ind w:left="720" w:hanging="720"/>
      </w:pPr>
      <w:bookmarkStart w:id="28" w:name="_ENREF_29"/>
      <w:r w:rsidRPr="00EB3684">
        <w:t>[29] D. Luo, S.G. Vasudevan, J. Lescar, The flavivirus NS2B-NS3 protease-helicase as a target for antiviral drug development, Antiviral Res 118 (2015) 148-158.</w:t>
      </w:r>
      <w:bookmarkEnd w:id="28"/>
    </w:p>
    <w:p w:rsidR="00BB23EF" w:rsidRPr="00EB3684" w:rsidRDefault="00BB23EF" w:rsidP="00BB23EF">
      <w:pPr>
        <w:pStyle w:val="EndNoteBibliography"/>
        <w:ind w:left="720" w:hanging="720"/>
      </w:pPr>
      <w:bookmarkStart w:id="29" w:name="_ENREF_30"/>
      <w:r w:rsidRPr="00EB3684">
        <w:t>[30] K. Li, W.W. Phoo, D. Luo, Functional interplay among the flavivirus NS3 protease, helicase, and cofactors, Virologica Sinica (2014) 1-12.</w:t>
      </w:r>
      <w:bookmarkEnd w:id="29"/>
    </w:p>
    <w:p w:rsidR="00AB6CFC" w:rsidRPr="00EB3684" w:rsidRDefault="003A224E">
      <w:r w:rsidRPr="00EB3684">
        <w:fldChar w:fldCharType="end"/>
      </w:r>
    </w:p>
    <w:p w:rsidR="00AA639C" w:rsidRPr="00EB3684" w:rsidRDefault="00AA639C"/>
    <w:p w:rsidR="00AA639C" w:rsidRPr="00EB3684" w:rsidRDefault="00AA639C"/>
    <w:p w:rsidR="00AA639C" w:rsidRPr="00EB3684" w:rsidRDefault="00AA639C"/>
    <w:p w:rsidR="00AA639C" w:rsidRPr="00EB3684" w:rsidRDefault="00AA639C"/>
    <w:p w:rsidR="00AA639C" w:rsidRPr="00EB3684" w:rsidRDefault="00AA639C"/>
    <w:p w:rsidR="00CF2A6A" w:rsidRPr="00EB3684" w:rsidRDefault="00CF2A6A">
      <w:pPr>
        <w:rPr>
          <w:b/>
        </w:rPr>
      </w:pPr>
      <w:r w:rsidRPr="00EB3684">
        <w:rPr>
          <w:b/>
        </w:rPr>
        <w:t>Figure legends</w:t>
      </w:r>
    </w:p>
    <w:p w:rsidR="001B2F74" w:rsidRPr="00EB3684" w:rsidRDefault="00CF2A6A" w:rsidP="008628B0">
      <w:pPr>
        <w:spacing w:line="480" w:lineRule="auto"/>
        <w:jc w:val="both"/>
      </w:pPr>
      <w:proofErr w:type="gramStart"/>
      <w:r w:rsidRPr="00EB3684">
        <w:t xml:space="preserve">Fig. </w:t>
      </w:r>
      <w:r w:rsidR="003D3C01" w:rsidRPr="00EB3684">
        <w:t>1</w:t>
      </w:r>
      <w:r w:rsidRPr="00EB3684">
        <w:t xml:space="preserve"> </w:t>
      </w:r>
      <w:r w:rsidRPr="00EB3684">
        <w:rPr>
          <w:vertAlign w:val="superscript"/>
        </w:rPr>
        <w:t>1</w:t>
      </w:r>
      <w:r w:rsidRPr="00EB3684">
        <w:t>H-</w:t>
      </w:r>
      <w:r w:rsidRPr="00EB3684">
        <w:rPr>
          <w:vertAlign w:val="superscript"/>
        </w:rPr>
        <w:t>15</w:t>
      </w:r>
      <w:r w:rsidRPr="00EB3684">
        <w:t xml:space="preserve">N-HSQC spectrum of </w:t>
      </w:r>
      <w:proofErr w:type="spellStart"/>
      <w:r w:rsidRPr="00EB3684">
        <w:t>gZiPro</w:t>
      </w:r>
      <w:proofErr w:type="spellEnd"/>
      <w:r w:rsidRPr="00EB3684">
        <w:t>.</w:t>
      </w:r>
      <w:proofErr w:type="gramEnd"/>
      <w:r w:rsidRPr="00EB3684">
        <w:t xml:space="preserve"> (A) Assignment of the </w:t>
      </w:r>
      <w:r w:rsidRPr="00EB3684">
        <w:rPr>
          <w:vertAlign w:val="superscript"/>
        </w:rPr>
        <w:t>1</w:t>
      </w:r>
      <w:r w:rsidRPr="00EB3684">
        <w:t>H-</w:t>
      </w:r>
      <w:r w:rsidRPr="00EB3684">
        <w:rPr>
          <w:vertAlign w:val="superscript"/>
        </w:rPr>
        <w:t>15</w:t>
      </w:r>
      <w:r w:rsidRPr="00EB3684">
        <w:t xml:space="preserve">N-HSQC spectrum of free </w:t>
      </w:r>
      <w:proofErr w:type="spellStart"/>
      <w:r w:rsidRPr="00EB3684">
        <w:t>gZiPro</w:t>
      </w:r>
      <w:proofErr w:type="spellEnd"/>
      <w:r w:rsidRPr="00EB3684">
        <w:t xml:space="preserve">. </w:t>
      </w:r>
      <w:r w:rsidR="009715E2" w:rsidRPr="00EB3684">
        <w:t xml:space="preserve">The assigned peaks are labeled with residue name and sequence number. </w:t>
      </w:r>
      <w:r w:rsidR="00EA3B8F" w:rsidRPr="00EB3684">
        <w:t xml:space="preserve">Residues from NS2B are shown in red. </w:t>
      </w:r>
      <w:r w:rsidR="006C4D3D" w:rsidRPr="00EB3684">
        <w:t xml:space="preserve">For clarity, only some cross peaks are labeled. </w:t>
      </w:r>
      <w:r w:rsidR="00462172" w:rsidRPr="00EB3684">
        <w:t>(B) Residues exhibiting</w:t>
      </w:r>
      <w:r w:rsidRPr="00EB3684">
        <w:t xml:space="preserve"> broadened cross peaks in the spectrum.</w:t>
      </w:r>
      <w:r w:rsidR="00280186" w:rsidRPr="00EB3684">
        <w:t xml:space="preserve"> </w:t>
      </w:r>
      <w:r w:rsidR="006C4D3D" w:rsidRPr="00EB3684">
        <w:t xml:space="preserve">The structure of bZiPro (PDB ID 5GPI) is shown. </w:t>
      </w:r>
      <w:r w:rsidR="00280186" w:rsidRPr="00EB3684">
        <w:t>NS2B and NS3 are shown in purple and blue, respectively</w:t>
      </w:r>
      <w:r w:rsidR="006C4D3D" w:rsidRPr="00EB3684">
        <w:t xml:space="preserve">. Residues with broadened peaks in the </w:t>
      </w:r>
      <w:r w:rsidR="006C4D3D" w:rsidRPr="00EB3684">
        <w:rPr>
          <w:vertAlign w:val="superscript"/>
        </w:rPr>
        <w:t>1</w:t>
      </w:r>
      <w:r w:rsidR="006C4D3D" w:rsidRPr="00EB3684">
        <w:t>H-</w:t>
      </w:r>
      <w:r w:rsidR="006C4D3D" w:rsidRPr="00EB3684">
        <w:rPr>
          <w:vertAlign w:val="superscript"/>
        </w:rPr>
        <w:t>15</w:t>
      </w:r>
      <w:r w:rsidR="006C4D3D" w:rsidRPr="00EB3684">
        <w:t>N-HSQC spectrum are highlighted in yellow.</w:t>
      </w:r>
      <w:r w:rsidRPr="00EB3684">
        <w:t xml:space="preserve"> (C)</w:t>
      </w:r>
      <w:r w:rsidR="00B03D5F" w:rsidRPr="00EB3684">
        <w:t xml:space="preserve"> The Cα chemical shift comparison between </w:t>
      </w:r>
      <w:proofErr w:type="spellStart"/>
      <w:r w:rsidR="00B03D5F" w:rsidRPr="00EB3684">
        <w:t>bZiPro</w:t>
      </w:r>
      <w:proofErr w:type="spellEnd"/>
      <w:r w:rsidR="00B03D5F" w:rsidRPr="00EB3684">
        <w:t xml:space="preserve"> and </w:t>
      </w:r>
      <w:proofErr w:type="spellStart"/>
      <w:r w:rsidR="00B03D5F" w:rsidRPr="00EB3684">
        <w:t>gZiPro</w:t>
      </w:r>
      <w:proofErr w:type="spellEnd"/>
      <w:r w:rsidR="00B03D5F" w:rsidRPr="00EB3684">
        <w:t>. The chemical shift difference (ΔCα) is plotted as a function of residue number, where ΔCα</w:t>
      </w:r>
      <w:r w:rsidR="001B2F74" w:rsidRPr="00EB3684">
        <w:t xml:space="preserve">=Cα of </w:t>
      </w:r>
      <w:proofErr w:type="spellStart"/>
      <w:r w:rsidR="001B2F74" w:rsidRPr="00EB3684">
        <w:t>bZiPro</w:t>
      </w:r>
      <w:proofErr w:type="spellEnd"/>
      <w:r w:rsidR="001B2F74" w:rsidRPr="00EB3684">
        <w:t xml:space="preserve">-Cα of </w:t>
      </w:r>
      <w:proofErr w:type="spellStart"/>
      <w:r w:rsidR="001B2F74" w:rsidRPr="00EB3684">
        <w:t>gZiPro</w:t>
      </w:r>
      <w:proofErr w:type="spellEnd"/>
      <w:r w:rsidR="001B2F74" w:rsidRPr="00EB3684">
        <w:t>.</w:t>
      </w:r>
      <w:r w:rsidR="00047D61" w:rsidRPr="00EB3684">
        <w:t xml:space="preserve"> </w:t>
      </w:r>
      <w:r w:rsidR="00D81CCB" w:rsidRPr="00EB3684">
        <w:t xml:space="preserve"> </w:t>
      </w:r>
      <w:r w:rsidR="001B2F74" w:rsidRPr="00EB3684">
        <w:t>(</w:t>
      </w:r>
      <w:r w:rsidR="003D3C01" w:rsidRPr="00EB3684">
        <w:t>D</w:t>
      </w:r>
      <w:r w:rsidR="001B2F74" w:rsidRPr="00EB3684">
        <w:t xml:space="preserve">) Superimposed </w:t>
      </w:r>
      <w:r w:rsidR="001B2F74" w:rsidRPr="00EB3684">
        <w:rPr>
          <w:vertAlign w:val="superscript"/>
        </w:rPr>
        <w:t>1</w:t>
      </w:r>
      <w:r w:rsidR="001B2F74" w:rsidRPr="00EB3684">
        <w:t>H-</w:t>
      </w:r>
      <w:r w:rsidR="001B2F74" w:rsidRPr="00EB3684">
        <w:rPr>
          <w:vertAlign w:val="superscript"/>
        </w:rPr>
        <w:t>15</w:t>
      </w:r>
      <w:r w:rsidR="001B2F74" w:rsidRPr="00EB3684">
        <w:t xml:space="preserve">N-HSQC spectra </w:t>
      </w:r>
      <w:proofErr w:type="spellStart"/>
      <w:r w:rsidR="001B2F74" w:rsidRPr="00EB3684">
        <w:t>gZiPro</w:t>
      </w:r>
      <w:proofErr w:type="spellEnd"/>
      <w:r w:rsidR="001B2F74" w:rsidRPr="00EB3684">
        <w:t xml:space="preserve"> in the absence and presence of </w:t>
      </w:r>
      <w:proofErr w:type="spellStart"/>
      <w:r w:rsidR="001B2F74" w:rsidRPr="00EB3684">
        <w:t>AcKR</w:t>
      </w:r>
      <w:proofErr w:type="spellEnd"/>
      <w:r w:rsidR="001B2F74" w:rsidRPr="00EB3684">
        <w:t xml:space="preserve">-H. Spectra of </w:t>
      </w:r>
      <w:proofErr w:type="spellStart"/>
      <w:r w:rsidR="001B2F74" w:rsidRPr="00EB3684">
        <w:t>gZiPro</w:t>
      </w:r>
      <w:proofErr w:type="spellEnd"/>
      <w:r w:rsidR="001B2F74" w:rsidRPr="00EB3684">
        <w:t xml:space="preserve"> with different amounts of </w:t>
      </w:r>
      <w:proofErr w:type="spellStart"/>
      <w:r w:rsidR="001B2F74" w:rsidRPr="00EB3684">
        <w:t>AcKR</w:t>
      </w:r>
      <w:proofErr w:type="spellEnd"/>
      <w:r w:rsidR="001B2F74" w:rsidRPr="00EB3684">
        <w:t xml:space="preserve">-H are plotted in different colors. The cross peaks corresponding to residues from the glycine linker </w:t>
      </w:r>
      <w:r w:rsidR="00462172" w:rsidRPr="00EB3684">
        <w:t>are</w:t>
      </w:r>
      <w:r w:rsidR="001B2F74" w:rsidRPr="00EB3684">
        <w:t xml:space="preserve"> highlighted with a red circle. (</w:t>
      </w:r>
      <w:r w:rsidR="003D3C01" w:rsidRPr="00EB3684">
        <w:t>E</w:t>
      </w:r>
      <w:r w:rsidR="001B2F74" w:rsidRPr="00EB3684">
        <w:t xml:space="preserve">) </w:t>
      </w:r>
      <w:proofErr w:type="spellStart"/>
      <w:proofErr w:type="gramStart"/>
      <w:r w:rsidR="001B2F74" w:rsidRPr="00EB3684">
        <w:t>gZiPro</w:t>
      </w:r>
      <w:proofErr w:type="spellEnd"/>
      <w:proofErr w:type="gramEnd"/>
      <w:r w:rsidR="001B2F74" w:rsidRPr="00EB3684">
        <w:t xml:space="preserve"> forms a tight complex with </w:t>
      </w:r>
      <w:proofErr w:type="spellStart"/>
      <w:r w:rsidR="001B2F74" w:rsidRPr="00EB3684">
        <w:t>AcKR</w:t>
      </w:r>
      <w:proofErr w:type="spellEnd"/>
      <w:r w:rsidR="001B2F74" w:rsidRPr="00EB3684">
        <w:t xml:space="preserve">-H. Residues such as L98 and L149 are undergoing slow exchanges. Their cross peaks in the </w:t>
      </w:r>
      <w:r w:rsidR="001B2F74" w:rsidRPr="00EB3684">
        <w:rPr>
          <w:vertAlign w:val="superscript"/>
        </w:rPr>
        <w:t>1</w:t>
      </w:r>
      <w:r w:rsidR="001B2F74" w:rsidRPr="00EB3684">
        <w:t>H-</w:t>
      </w:r>
      <w:r w:rsidR="001B2F74" w:rsidRPr="00EB3684">
        <w:rPr>
          <w:vertAlign w:val="superscript"/>
        </w:rPr>
        <w:t>15</w:t>
      </w:r>
      <w:r w:rsidR="001B2F74" w:rsidRPr="00EB3684">
        <w:t>N-HSQC spectra at different inhibitor concentrations are shown.  (</w:t>
      </w:r>
      <w:r w:rsidR="003D3C01" w:rsidRPr="00EB3684">
        <w:t>F</w:t>
      </w:r>
      <w:r w:rsidR="001B2F74" w:rsidRPr="00EB3684">
        <w:t xml:space="preserve">) Some residues exhibit cross peaks in the </w:t>
      </w:r>
      <w:r w:rsidR="001B2F74" w:rsidRPr="00EB3684">
        <w:rPr>
          <w:vertAlign w:val="superscript"/>
        </w:rPr>
        <w:t>1</w:t>
      </w:r>
      <w:r w:rsidR="001B2F74" w:rsidRPr="00EB3684">
        <w:t>H-</w:t>
      </w:r>
      <w:r w:rsidR="001B2F74" w:rsidRPr="00EB3684">
        <w:rPr>
          <w:vertAlign w:val="superscript"/>
        </w:rPr>
        <w:t>15</w:t>
      </w:r>
      <w:r w:rsidR="001B2F74" w:rsidRPr="00EB3684">
        <w:t xml:space="preserve">N-HSQC spectrum in the presence of </w:t>
      </w:r>
      <w:proofErr w:type="spellStart"/>
      <w:r w:rsidR="001B2F74" w:rsidRPr="00EB3684">
        <w:t>AcKR</w:t>
      </w:r>
      <w:proofErr w:type="spellEnd"/>
      <w:r w:rsidR="001B2F74" w:rsidRPr="00EB3684">
        <w:t xml:space="preserve">-H. Zoomed-in regions of several residues are shown. These residues exhibit broadened peaks in </w:t>
      </w:r>
      <w:r w:rsidR="001B2F74" w:rsidRPr="00EB3684">
        <w:rPr>
          <w:vertAlign w:val="superscript"/>
        </w:rPr>
        <w:t>1</w:t>
      </w:r>
      <w:r w:rsidR="001B2F74" w:rsidRPr="00EB3684">
        <w:t>H-</w:t>
      </w:r>
      <w:r w:rsidR="001B2F74" w:rsidRPr="00EB3684">
        <w:rPr>
          <w:vertAlign w:val="superscript"/>
        </w:rPr>
        <w:t>15</w:t>
      </w:r>
      <w:r w:rsidR="001B2F74" w:rsidRPr="00EB3684">
        <w:t xml:space="preserve">N-HSQC spectrum of free </w:t>
      </w:r>
      <w:proofErr w:type="spellStart"/>
      <w:r w:rsidR="001B2F74" w:rsidRPr="00EB3684">
        <w:t>gZiPro</w:t>
      </w:r>
      <w:proofErr w:type="spellEnd"/>
      <w:r w:rsidR="001B2F74" w:rsidRPr="00EB3684">
        <w:t xml:space="preserve">. </w:t>
      </w:r>
      <w:r w:rsidR="00CE664D" w:rsidRPr="00EB3684">
        <w:t xml:space="preserve">The labels of residues from </w:t>
      </w:r>
      <w:r w:rsidR="00EA666D" w:rsidRPr="00EB3684">
        <w:t xml:space="preserve">NS2B </w:t>
      </w:r>
      <w:r w:rsidR="00CE664D" w:rsidRPr="00EB3684">
        <w:t xml:space="preserve">are underlined. </w:t>
      </w:r>
    </w:p>
    <w:p w:rsidR="006739DA" w:rsidRPr="00EB3684" w:rsidRDefault="00D81CCB" w:rsidP="00936A6C">
      <w:pPr>
        <w:spacing w:line="480" w:lineRule="auto"/>
        <w:jc w:val="both"/>
      </w:pPr>
      <w:r w:rsidRPr="00EB3684">
        <w:t xml:space="preserve">Fig. </w:t>
      </w:r>
      <w:r w:rsidR="003D3C01" w:rsidRPr="00EB3684">
        <w:t>2</w:t>
      </w:r>
      <w:r w:rsidR="0000183D" w:rsidRPr="00EB3684">
        <w:t xml:space="preserve"> The </w:t>
      </w:r>
      <w:proofErr w:type="spellStart"/>
      <w:r w:rsidR="0000183D" w:rsidRPr="00EB3684">
        <w:t>gZiPro</w:t>
      </w:r>
      <w:proofErr w:type="spellEnd"/>
      <w:r w:rsidR="0000183D" w:rsidRPr="00EB3684">
        <w:t>-</w:t>
      </w:r>
      <w:proofErr w:type="spellStart"/>
      <w:r w:rsidR="0000183D" w:rsidRPr="00EB3684">
        <w:t>AcKR</w:t>
      </w:r>
      <w:proofErr w:type="spellEnd"/>
      <w:r w:rsidR="0000183D" w:rsidRPr="00EB3684">
        <w:t xml:space="preserve">-H complex adopts the closed conformation in solution. (A) Assignment of the </w:t>
      </w:r>
      <w:r w:rsidR="0000183D" w:rsidRPr="00EB3684">
        <w:rPr>
          <w:vertAlign w:val="superscript"/>
        </w:rPr>
        <w:t>1</w:t>
      </w:r>
      <w:r w:rsidR="0000183D" w:rsidRPr="00EB3684">
        <w:t>H-</w:t>
      </w:r>
      <w:r w:rsidR="0000183D" w:rsidRPr="00EB3684">
        <w:rPr>
          <w:vertAlign w:val="superscript"/>
        </w:rPr>
        <w:t>15</w:t>
      </w:r>
      <w:r w:rsidR="0000183D" w:rsidRPr="00EB3684">
        <w:t xml:space="preserve">N-HSQC spectrum of free </w:t>
      </w:r>
      <w:proofErr w:type="spellStart"/>
      <w:r w:rsidR="0000183D" w:rsidRPr="00EB3684">
        <w:t>gZiPro</w:t>
      </w:r>
      <w:proofErr w:type="spellEnd"/>
      <w:r w:rsidR="0000183D" w:rsidRPr="00EB3684">
        <w:t>.</w:t>
      </w:r>
      <w:r w:rsidR="008628B0" w:rsidRPr="00EB3684">
        <w:t xml:space="preserve"> Residues from NS2B are highlighted in red.</w:t>
      </w:r>
      <w:r w:rsidR="0000183D" w:rsidRPr="00EB3684">
        <w:t xml:space="preserve"> (B) </w:t>
      </w:r>
      <w:r w:rsidR="00047D61" w:rsidRPr="00EB3684">
        <w:t>Residues affected by inhibitor binding</w:t>
      </w:r>
      <w:r w:rsidR="0000183D" w:rsidRPr="00EB3684">
        <w:t>.</w:t>
      </w:r>
      <w:r w:rsidR="00E83512" w:rsidRPr="00EB3684">
        <w:t xml:space="preserve"> Residues exhibiting CSP</w:t>
      </w:r>
      <w:r w:rsidR="008628B0" w:rsidRPr="00EB3684">
        <w:t xml:space="preserve"> (&gt;0.14 ppm)</w:t>
      </w:r>
      <w:r w:rsidR="00E83512" w:rsidRPr="00EB3684">
        <w:t xml:space="preserve"> upon binding to </w:t>
      </w:r>
      <w:proofErr w:type="spellStart"/>
      <w:r w:rsidR="00E83512" w:rsidRPr="00EB3684">
        <w:t>AcKR</w:t>
      </w:r>
      <w:proofErr w:type="spellEnd"/>
      <w:r w:rsidR="00E83512" w:rsidRPr="00EB3684">
        <w:t xml:space="preserve">-H are shown in </w:t>
      </w:r>
      <w:r w:rsidR="004173C0" w:rsidRPr="00EB3684">
        <w:t>yellow</w:t>
      </w:r>
      <w:r w:rsidR="00E83512" w:rsidRPr="00EB3684">
        <w:t xml:space="preserve"> spheres.</w:t>
      </w:r>
      <w:r w:rsidR="0000183D" w:rsidRPr="00EB3684">
        <w:t xml:space="preserve"> Residues</w:t>
      </w:r>
      <w:r w:rsidR="00D456C6" w:rsidRPr="00EB3684">
        <w:t xml:space="preserve"> from NS2B and NS3</w:t>
      </w:r>
      <w:r w:rsidR="0000183D" w:rsidRPr="00EB3684">
        <w:t xml:space="preserve"> exhibited broadened cross peaks in the spectrum are shown in </w:t>
      </w:r>
      <w:r w:rsidR="004173C0" w:rsidRPr="00EB3684">
        <w:t xml:space="preserve">orange </w:t>
      </w:r>
      <w:r w:rsidR="00D456C6" w:rsidRPr="00EB3684">
        <w:t>and cyan, respectively</w:t>
      </w:r>
      <w:r w:rsidR="0000183D" w:rsidRPr="00EB3684">
        <w:t xml:space="preserve">. (C) </w:t>
      </w:r>
      <w:r w:rsidR="008628B0" w:rsidRPr="00EB3684">
        <w:t>CSP</w:t>
      </w:r>
      <w:r w:rsidR="00CE37A7" w:rsidRPr="00EB3684">
        <w:t xml:space="preserve"> caused by inhibitor binding</w:t>
      </w:r>
      <w:r w:rsidR="008628B0" w:rsidRPr="00EB3684">
        <w:t xml:space="preserve"> is plotted against residue number. (D) </w:t>
      </w:r>
      <w:r w:rsidR="00CE37A7" w:rsidRPr="00EB3684">
        <w:t xml:space="preserve"> Model of the </w:t>
      </w:r>
      <w:proofErr w:type="spellStart"/>
      <w:r w:rsidR="008628B0" w:rsidRPr="00EB3684">
        <w:t>gZiPro</w:t>
      </w:r>
      <w:proofErr w:type="spellEnd"/>
      <w:r w:rsidR="00CE37A7" w:rsidRPr="00EB3684">
        <w:t>-inhibitor complex</w:t>
      </w:r>
      <w:r w:rsidR="008628B0" w:rsidRPr="00EB3684">
        <w:t xml:space="preserve">. </w:t>
      </w:r>
      <w:r w:rsidR="00322EC8" w:rsidRPr="00EB3684">
        <w:t xml:space="preserve">Model of the </w:t>
      </w:r>
      <w:proofErr w:type="spellStart"/>
      <w:r w:rsidR="00322EC8" w:rsidRPr="00EB3684">
        <w:t>gZiPro</w:t>
      </w:r>
      <w:proofErr w:type="spellEnd"/>
      <w:r w:rsidR="00322EC8" w:rsidRPr="00EB3684">
        <w:t>-</w:t>
      </w:r>
      <w:proofErr w:type="spellStart"/>
      <w:r w:rsidR="00322EC8" w:rsidRPr="00EB3684">
        <w:t>AcKR</w:t>
      </w:r>
      <w:proofErr w:type="spellEnd"/>
      <w:r w:rsidR="006B1BF3" w:rsidRPr="00EB3684">
        <w:t>-H</w:t>
      </w:r>
      <w:r w:rsidR="00322EC8" w:rsidRPr="00EB3684">
        <w:t xml:space="preserve"> complex</w:t>
      </w:r>
      <w:r w:rsidR="008628B0" w:rsidRPr="00EB3684">
        <w:t xml:space="preserve"> is obtained using the structure of bZiPro as a template. NS2B and NS3 are shown in </w:t>
      </w:r>
      <w:r w:rsidR="007D1392" w:rsidRPr="00EB3684">
        <w:t>magenta</w:t>
      </w:r>
      <w:r w:rsidR="008628B0" w:rsidRPr="00EB3684">
        <w:t xml:space="preserve"> and blue, respectively. </w:t>
      </w:r>
      <w:r w:rsidR="009C465F" w:rsidRPr="00EB3684">
        <w:t>T</w:t>
      </w:r>
      <w:r w:rsidR="008628B0" w:rsidRPr="00EB3684">
        <w:t xml:space="preserve">he </w:t>
      </w:r>
      <w:proofErr w:type="spellStart"/>
      <w:r w:rsidR="008628B0" w:rsidRPr="00EB3684">
        <w:t>AcKR</w:t>
      </w:r>
      <w:proofErr w:type="spellEnd"/>
      <w:r w:rsidR="008628B0" w:rsidRPr="00EB3684">
        <w:t>-</w:t>
      </w:r>
      <w:r w:rsidR="008628B0" w:rsidRPr="00EB3684">
        <w:lastRenderedPageBreak/>
        <w:t xml:space="preserve">H was modeled in the protease and shown in green sticks. Residues such as G153 and Y130 with identified NOEs with </w:t>
      </w:r>
      <w:proofErr w:type="spellStart"/>
      <w:r w:rsidR="008628B0" w:rsidRPr="00EB3684">
        <w:t>AcKR</w:t>
      </w:r>
      <w:proofErr w:type="spellEnd"/>
      <w:r w:rsidR="008628B0" w:rsidRPr="00EB3684">
        <w:t>-H are labeled. Residues with identified NOEs from NS2B and NS3 are shown in spheres</w:t>
      </w:r>
      <w:r w:rsidR="00322EC8" w:rsidRPr="00EB3684">
        <w:t xml:space="preserve">. </w:t>
      </w:r>
      <w:r w:rsidR="0000183D" w:rsidRPr="00EB3684">
        <w:t xml:space="preserve"> (F) NOEs observed</w:t>
      </w:r>
      <w:r w:rsidR="00233721" w:rsidRPr="00EB3684">
        <w:t xml:space="preserve"> </w:t>
      </w:r>
      <w:r w:rsidR="008628B0" w:rsidRPr="00EB3684">
        <w:t>in NS2B and NS3</w:t>
      </w:r>
      <w:r w:rsidR="0000183D" w:rsidRPr="00EB3684">
        <w:t>.</w:t>
      </w:r>
      <w:r w:rsidR="008628B0" w:rsidRPr="00EB3684">
        <w:t xml:space="preserve"> Upper</w:t>
      </w:r>
      <w:r w:rsidR="00233721" w:rsidRPr="00EB3684">
        <w:t xml:space="preserve"> panel is the strip-plot of </w:t>
      </w:r>
      <w:r w:rsidR="008628B0" w:rsidRPr="00EB3684">
        <w:t>3D-</w:t>
      </w:r>
      <w:r w:rsidR="00233721" w:rsidRPr="00EB3684">
        <w:t xml:space="preserve">NOESY for residues </w:t>
      </w:r>
      <w:r w:rsidR="008628B0" w:rsidRPr="00EB3684">
        <w:t xml:space="preserve">A77, </w:t>
      </w:r>
      <w:r w:rsidR="00096FA1" w:rsidRPr="00EB3684">
        <w:t xml:space="preserve">E88 </w:t>
      </w:r>
      <w:r w:rsidR="008628B0" w:rsidRPr="00EB3684">
        <w:t>and S85 of NS2B. The amide protons of these residues exhibit NOEs with H</w:t>
      </w:r>
      <w:r w:rsidR="008628B0" w:rsidRPr="00EB3684">
        <w:sym w:font="Symbol" w:char="F062"/>
      </w:r>
      <w:r w:rsidR="008628B0" w:rsidRPr="00EB3684">
        <w:t xml:space="preserve"> of A77, suggesting the existence of the </w:t>
      </w:r>
      <w:r w:rsidR="008628B0" w:rsidRPr="00EB3684">
        <w:sym w:font="Symbol" w:char="F062"/>
      </w:r>
      <w:r w:rsidR="008628B0" w:rsidRPr="00EB3684">
        <w:t>-hairpin structure</w:t>
      </w:r>
      <w:r w:rsidR="00233721" w:rsidRPr="00EB3684">
        <w:t xml:space="preserve">. </w:t>
      </w:r>
      <w:r w:rsidR="008628B0" w:rsidRPr="00EB3684">
        <w:t>Bottom</w:t>
      </w:r>
      <w:r w:rsidR="00DB684F" w:rsidRPr="00EB3684">
        <w:t xml:space="preserve"> panel is the strip plot of</w:t>
      </w:r>
      <w:r w:rsidR="00233721" w:rsidRPr="00EB3684">
        <w:t xml:space="preserve"> NOEs observed between </w:t>
      </w:r>
      <w:r w:rsidR="008628B0" w:rsidRPr="00EB3684">
        <w:t>NS2B and NS3</w:t>
      </w:r>
      <w:r w:rsidR="00233721" w:rsidRPr="00EB3684">
        <w:t>.</w:t>
      </w:r>
      <w:r w:rsidR="008628B0" w:rsidRPr="00EB3684">
        <w:t xml:space="preserve"> The amide protons of K117 of NS3 exhibit NOEs with V76 and L74 of NS2B, suggesting that both polypeptides forms a complex in solution. (F) NOEs between protease and </w:t>
      </w:r>
      <w:proofErr w:type="spellStart"/>
      <w:r w:rsidR="00A40668" w:rsidRPr="00EB3684">
        <w:t>A</w:t>
      </w:r>
      <w:r w:rsidR="008628B0" w:rsidRPr="00EB3684">
        <w:t>cKR</w:t>
      </w:r>
      <w:proofErr w:type="spellEnd"/>
      <w:r w:rsidR="008628B0" w:rsidRPr="00EB3684">
        <w:t xml:space="preserve">-H. </w:t>
      </w:r>
      <w:r w:rsidR="006739DA" w:rsidRPr="00EB3684">
        <w:t xml:space="preserve">Strip plots of NOESY and Filtered NOESY spectra of G153 and Y130 are shown. The NOEs between protease and inhibitors (dashed lines) are </w:t>
      </w:r>
      <w:r w:rsidR="00DB684F" w:rsidRPr="00EB3684">
        <w:t>shown in dashed lines</w:t>
      </w:r>
      <w:r w:rsidR="006739DA" w:rsidRPr="00EB3684">
        <w:t xml:space="preserve">. </w:t>
      </w:r>
    </w:p>
    <w:p w:rsidR="00C12E29" w:rsidRPr="00EB3684" w:rsidRDefault="00C12E29" w:rsidP="00C12E29">
      <w:pPr>
        <w:spacing w:line="480" w:lineRule="auto"/>
        <w:jc w:val="both"/>
      </w:pPr>
      <w:proofErr w:type="gramStart"/>
      <w:r w:rsidRPr="00EB3684">
        <w:t xml:space="preserve">Fig. </w:t>
      </w:r>
      <w:r w:rsidR="003D3C01" w:rsidRPr="00EB3684">
        <w:t>3</w:t>
      </w:r>
      <w:r w:rsidRPr="00EB3684">
        <w:t xml:space="preserve"> Effect of glycine linker on the chemical environments of residues.</w:t>
      </w:r>
      <w:proofErr w:type="gramEnd"/>
      <w:r w:rsidRPr="00EB3684">
        <w:t xml:space="preserve"> (A) </w:t>
      </w:r>
      <w:r w:rsidR="00FC37BE" w:rsidRPr="00EB3684">
        <w:t xml:space="preserve">CSP of </w:t>
      </w:r>
      <w:proofErr w:type="spellStart"/>
      <w:r w:rsidR="00FC37BE" w:rsidRPr="00EB3684">
        <w:t>gZiPro</w:t>
      </w:r>
      <w:proofErr w:type="spellEnd"/>
      <w:r w:rsidR="00FC37BE" w:rsidRPr="00EB3684">
        <w:t xml:space="preserve"> and </w:t>
      </w:r>
      <w:proofErr w:type="spellStart"/>
      <w:r w:rsidR="00FC37BE" w:rsidRPr="00EB3684">
        <w:t>bZiPro</w:t>
      </w:r>
      <w:proofErr w:type="spellEnd"/>
      <w:r w:rsidR="000715EE" w:rsidRPr="00EB3684">
        <w:t xml:space="preserve"> in the absence of inhibitor</w:t>
      </w:r>
      <w:r w:rsidR="00FC37BE" w:rsidRPr="00EB3684">
        <w:t xml:space="preserve"> is plotted against residue number. </w:t>
      </w:r>
      <w:r w:rsidR="000715EE" w:rsidRPr="00EB3684">
        <w:t xml:space="preserve">CSP is obtained by superimposing </w:t>
      </w:r>
      <w:r w:rsidR="000715EE" w:rsidRPr="00EB3684">
        <w:rPr>
          <w:vertAlign w:val="superscript"/>
        </w:rPr>
        <w:t>1</w:t>
      </w:r>
      <w:r w:rsidR="000715EE" w:rsidRPr="00EB3684">
        <w:t>H-</w:t>
      </w:r>
      <w:r w:rsidR="000715EE" w:rsidRPr="00EB3684">
        <w:rPr>
          <w:vertAlign w:val="superscript"/>
        </w:rPr>
        <w:t>15</w:t>
      </w:r>
      <w:r w:rsidR="000715EE" w:rsidRPr="00EB3684">
        <w:t xml:space="preserve">N-HSQC spectra of </w:t>
      </w:r>
      <w:proofErr w:type="spellStart"/>
      <w:r w:rsidR="000715EE" w:rsidRPr="00EB3684">
        <w:t>gZiPro</w:t>
      </w:r>
      <w:proofErr w:type="spellEnd"/>
      <w:r w:rsidR="000715EE" w:rsidRPr="00EB3684">
        <w:t xml:space="preserve"> and </w:t>
      </w:r>
      <w:proofErr w:type="spellStart"/>
      <w:r w:rsidR="000715EE" w:rsidRPr="00EB3684">
        <w:t>bZiPro</w:t>
      </w:r>
      <w:proofErr w:type="spellEnd"/>
      <w:r w:rsidR="000715EE" w:rsidRPr="00EB3684">
        <w:t xml:space="preserve"> in the absence of inhibitor. </w:t>
      </w:r>
      <w:r w:rsidRPr="00EB3684">
        <w:t xml:space="preserve">(B) </w:t>
      </w:r>
      <w:r w:rsidR="008B6C1B" w:rsidRPr="00EB3684">
        <w:t xml:space="preserve">CSP of </w:t>
      </w:r>
      <w:proofErr w:type="spellStart"/>
      <w:r w:rsidR="00FC37BE" w:rsidRPr="00EB3684">
        <w:t>gZiPro</w:t>
      </w:r>
      <w:proofErr w:type="spellEnd"/>
      <w:r w:rsidR="00FC37BE" w:rsidRPr="00EB3684">
        <w:t xml:space="preserve"> and </w:t>
      </w:r>
      <w:proofErr w:type="spellStart"/>
      <w:r w:rsidR="00FC37BE" w:rsidRPr="00EB3684">
        <w:t>bZiPro</w:t>
      </w:r>
      <w:proofErr w:type="spellEnd"/>
      <w:r w:rsidR="00FC37BE" w:rsidRPr="00EB3684">
        <w:t xml:space="preserve"> in the presence of </w:t>
      </w:r>
      <w:proofErr w:type="spellStart"/>
      <w:r w:rsidR="00FC37BE" w:rsidRPr="00EB3684">
        <w:t>AcKR</w:t>
      </w:r>
      <w:proofErr w:type="spellEnd"/>
      <w:r w:rsidR="00FC37BE" w:rsidRPr="00EB3684">
        <w:t xml:space="preserve">-H is plotted against residue number. </w:t>
      </w:r>
      <w:r w:rsidR="000715EE" w:rsidRPr="00EB3684">
        <w:t xml:space="preserve">CSP is obtained by superimposing </w:t>
      </w:r>
      <w:r w:rsidR="000715EE" w:rsidRPr="00EB3684">
        <w:rPr>
          <w:vertAlign w:val="superscript"/>
        </w:rPr>
        <w:t>1</w:t>
      </w:r>
      <w:r w:rsidR="000715EE" w:rsidRPr="00EB3684">
        <w:t>H-</w:t>
      </w:r>
      <w:r w:rsidR="000715EE" w:rsidRPr="00EB3684">
        <w:rPr>
          <w:vertAlign w:val="superscript"/>
        </w:rPr>
        <w:t>15</w:t>
      </w:r>
      <w:r w:rsidR="000715EE" w:rsidRPr="00EB3684">
        <w:t xml:space="preserve">N-HSQC spectra of </w:t>
      </w:r>
      <w:proofErr w:type="spellStart"/>
      <w:r w:rsidR="000715EE" w:rsidRPr="00EB3684">
        <w:t>gZiPro</w:t>
      </w:r>
      <w:proofErr w:type="spellEnd"/>
      <w:r w:rsidR="000715EE" w:rsidRPr="00EB3684">
        <w:t>-</w:t>
      </w:r>
      <w:proofErr w:type="spellStart"/>
      <w:r w:rsidR="000715EE" w:rsidRPr="00EB3684">
        <w:t>AcKR</w:t>
      </w:r>
      <w:proofErr w:type="spellEnd"/>
      <w:r w:rsidR="000715EE" w:rsidRPr="00EB3684">
        <w:t xml:space="preserve">-H and </w:t>
      </w:r>
      <w:proofErr w:type="spellStart"/>
      <w:r w:rsidR="000715EE" w:rsidRPr="00EB3684">
        <w:t>bZiPro</w:t>
      </w:r>
      <w:proofErr w:type="spellEnd"/>
      <w:r w:rsidR="000715EE" w:rsidRPr="00EB3684">
        <w:t>-</w:t>
      </w:r>
      <w:proofErr w:type="spellStart"/>
      <w:r w:rsidR="000715EE" w:rsidRPr="00EB3684">
        <w:t>AcKR</w:t>
      </w:r>
      <w:proofErr w:type="spellEnd"/>
      <w:r w:rsidR="000715EE" w:rsidRPr="00EB3684">
        <w:t>-H in the absence of inhibitor. (</w:t>
      </w:r>
      <w:r w:rsidR="00151B17" w:rsidRPr="00EB3684">
        <w:t xml:space="preserve">C) </w:t>
      </w:r>
      <w:r w:rsidR="000715EE" w:rsidRPr="00EB3684">
        <w:t xml:space="preserve">Residues having different chemical shifts in the </w:t>
      </w:r>
      <w:r w:rsidR="000715EE" w:rsidRPr="00EB3684">
        <w:rPr>
          <w:vertAlign w:val="superscript"/>
        </w:rPr>
        <w:t>1</w:t>
      </w:r>
      <w:r w:rsidR="000715EE" w:rsidRPr="00EB3684">
        <w:t>H-</w:t>
      </w:r>
      <w:r w:rsidR="000715EE" w:rsidRPr="00EB3684">
        <w:rPr>
          <w:vertAlign w:val="superscript"/>
        </w:rPr>
        <w:t>15</w:t>
      </w:r>
      <w:r w:rsidR="000715EE" w:rsidRPr="00EB3684">
        <w:t xml:space="preserve">N-HSQC spectrum of </w:t>
      </w:r>
      <w:proofErr w:type="spellStart"/>
      <w:r w:rsidR="000715EE" w:rsidRPr="00EB3684">
        <w:t>gZiPro</w:t>
      </w:r>
      <w:proofErr w:type="spellEnd"/>
      <w:r w:rsidR="000715EE" w:rsidRPr="00EB3684">
        <w:t xml:space="preserve"> in the absence of inhibitor. (D) Residues having different chemical shifts in the </w:t>
      </w:r>
      <w:r w:rsidR="000715EE" w:rsidRPr="00EB3684">
        <w:rPr>
          <w:vertAlign w:val="superscript"/>
        </w:rPr>
        <w:t>1</w:t>
      </w:r>
      <w:r w:rsidR="000715EE" w:rsidRPr="00EB3684">
        <w:t>H-</w:t>
      </w:r>
      <w:r w:rsidR="000715EE" w:rsidRPr="00EB3684">
        <w:rPr>
          <w:vertAlign w:val="superscript"/>
        </w:rPr>
        <w:t>15</w:t>
      </w:r>
      <w:r w:rsidR="000715EE" w:rsidRPr="00EB3684">
        <w:t xml:space="preserve">N-HSQC spectrum of </w:t>
      </w:r>
      <w:proofErr w:type="spellStart"/>
      <w:r w:rsidR="000715EE" w:rsidRPr="00EB3684">
        <w:t>gZiPro</w:t>
      </w:r>
      <w:proofErr w:type="spellEnd"/>
      <w:r w:rsidR="000715EE" w:rsidRPr="00EB3684">
        <w:t xml:space="preserve"> in the </w:t>
      </w:r>
      <w:r w:rsidR="00151B17" w:rsidRPr="00EB3684">
        <w:t xml:space="preserve">presence of </w:t>
      </w:r>
      <w:proofErr w:type="spellStart"/>
      <w:r w:rsidR="000715EE" w:rsidRPr="00EB3684">
        <w:t>AcKR</w:t>
      </w:r>
      <w:proofErr w:type="spellEnd"/>
      <w:r w:rsidR="000715EE" w:rsidRPr="00EB3684">
        <w:t>-H</w:t>
      </w:r>
      <w:r w:rsidR="00151B17" w:rsidRPr="00EB3684">
        <w:t xml:space="preserve">. </w:t>
      </w:r>
      <w:r w:rsidRPr="00EB3684">
        <w:t>NS2B and NS3 are shown in different colors. Residues with different chemical shifts</w:t>
      </w:r>
      <w:r w:rsidR="008B6C1B" w:rsidRPr="00EB3684">
        <w:t xml:space="preserve"> (CSP&gt;0.05)</w:t>
      </w:r>
      <w:r w:rsidRPr="00EB3684">
        <w:t xml:space="preserve"> are shown in yellow spheres. </w:t>
      </w:r>
      <w:r w:rsidR="008A1AC2" w:rsidRPr="00EB3684">
        <w:t xml:space="preserve">Residues with different intensities are shown in orange spheres. </w:t>
      </w:r>
      <w:r w:rsidRPr="00EB3684">
        <w:t xml:space="preserve">The linker is modeled as a dashed line. </w:t>
      </w:r>
    </w:p>
    <w:p w:rsidR="00EB3684" w:rsidRDefault="0000183D" w:rsidP="00804B24">
      <w:pPr>
        <w:spacing w:line="480" w:lineRule="auto"/>
        <w:jc w:val="both"/>
      </w:pPr>
      <w:r w:rsidRPr="00EB3684">
        <w:t xml:space="preserve"> </w:t>
      </w:r>
      <w:proofErr w:type="gramStart"/>
      <w:r w:rsidRPr="00EB3684">
        <w:t xml:space="preserve">Fig. </w:t>
      </w:r>
      <w:r w:rsidR="003D3C01" w:rsidRPr="00EB3684">
        <w:t>4</w:t>
      </w:r>
      <w:r w:rsidR="00191B51" w:rsidRPr="00EB3684">
        <w:t xml:space="preserve"> Dynamics of </w:t>
      </w:r>
      <w:proofErr w:type="spellStart"/>
      <w:r w:rsidR="00191B51" w:rsidRPr="00EB3684">
        <w:t>gZiPro</w:t>
      </w:r>
      <w:proofErr w:type="spellEnd"/>
      <w:r w:rsidR="00191B51" w:rsidRPr="00EB3684">
        <w:t xml:space="preserve"> in the absence and presence of </w:t>
      </w:r>
      <w:proofErr w:type="spellStart"/>
      <w:r w:rsidR="00191B51" w:rsidRPr="00EB3684">
        <w:t>AcKR</w:t>
      </w:r>
      <w:proofErr w:type="spellEnd"/>
      <w:r w:rsidR="00191B51" w:rsidRPr="00EB3684">
        <w:t>-H.</w:t>
      </w:r>
      <w:proofErr w:type="gramEnd"/>
      <w:r w:rsidR="00191B51" w:rsidRPr="00EB3684">
        <w:t xml:space="preserve"> </w:t>
      </w:r>
      <w:r w:rsidR="00B6013A" w:rsidRPr="00EB3684">
        <w:t xml:space="preserve">The dynamics of </w:t>
      </w:r>
      <w:proofErr w:type="spellStart"/>
      <w:r w:rsidR="00B6013A" w:rsidRPr="00EB3684">
        <w:t>gZiPro</w:t>
      </w:r>
      <w:proofErr w:type="spellEnd"/>
      <w:r w:rsidR="00B6013A" w:rsidRPr="00EB3684">
        <w:t xml:space="preserve"> in the absence and presence of </w:t>
      </w:r>
      <w:proofErr w:type="spellStart"/>
      <w:r w:rsidR="00B6013A" w:rsidRPr="00EB3684">
        <w:t>AcKR</w:t>
      </w:r>
      <w:proofErr w:type="spellEnd"/>
      <w:r w:rsidR="00B6013A" w:rsidRPr="00EB3684">
        <w:t xml:space="preserve">-H are plotted against residue number. The experiments were collected using a 0.8 mM of </w:t>
      </w:r>
      <w:proofErr w:type="spellStart"/>
      <w:r w:rsidR="00B6013A" w:rsidRPr="00EB3684">
        <w:t>gZiPro</w:t>
      </w:r>
      <w:proofErr w:type="spellEnd"/>
      <w:r w:rsidR="00B6013A" w:rsidRPr="00EB3684">
        <w:t xml:space="preserve"> in the absence and presence of 3.2 mM </w:t>
      </w:r>
      <w:proofErr w:type="spellStart"/>
      <w:r w:rsidR="00914930" w:rsidRPr="00EB3684">
        <w:t>A</w:t>
      </w:r>
      <w:r w:rsidR="00B6013A" w:rsidRPr="00EB3684">
        <w:t>cKR</w:t>
      </w:r>
      <w:proofErr w:type="spellEnd"/>
      <w:r w:rsidR="00B6013A" w:rsidRPr="00EB3684">
        <w:t xml:space="preserve">-H. The experiments were collected at 25 </w:t>
      </w:r>
      <w:r w:rsidR="00B6013A" w:rsidRPr="00EB3684">
        <w:sym w:font="Symbol" w:char="F0B0"/>
      </w:r>
      <w:r w:rsidR="00B6013A" w:rsidRPr="00EB3684">
        <w:t xml:space="preserve">C. Only residues with good fitting curves are shown. </w:t>
      </w:r>
      <w:r w:rsidR="002E3E15" w:rsidRPr="00EB3684">
        <w:t xml:space="preserve">Error bars were generated using </w:t>
      </w:r>
      <w:proofErr w:type="spellStart"/>
      <w:r w:rsidR="002E3E15" w:rsidRPr="00EB3684">
        <w:t>NMR</w:t>
      </w:r>
      <w:r w:rsidR="00641C56" w:rsidRPr="00EB3684">
        <w:t>V</w:t>
      </w:r>
      <w:r w:rsidR="002E3E15" w:rsidRPr="00EB3684">
        <w:t>iew</w:t>
      </w:r>
      <w:proofErr w:type="spellEnd"/>
      <w:r w:rsidR="002E3E15" w:rsidRPr="00EB3684">
        <w:t xml:space="preserve"> during </w:t>
      </w:r>
      <w:r w:rsidR="002E3E15" w:rsidRPr="00EB3684">
        <w:lastRenderedPageBreak/>
        <w:t xml:space="preserve">curve fitting. </w:t>
      </w:r>
      <w:r w:rsidR="00C44621" w:rsidRPr="00EB3684">
        <w:t xml:space="preserve">The inlet shows the </w:t>
      </w:r>
      <w:proofErr w:type="spellStart"/>
      <w:r w:rsidR="001E78A4" w:rsidRPr="00EB3684">
        <w:t>h</w:t>
      </w:r>
      <w:r w:rsidR="00C44621" w:rsidRPr="00EB3684">
        <w:t>etNOE</w:t>
      </w:r>
      <w:proofErr w:type="spellEnd"/>
      <w:r w:rsidR="00C44621" w:rsidRPr="00EB3684">
        <w:t xml:space="preserve"> results for residues from the linker. Although these peaks </w:t>
      </w:r>
      <w:r w:rsidR="00005993" w:rsidRPr="00EB3684">
        <w:t>cannot</w:t>
      </w:r>
      <w:r w:rsidR="00C44621" w:rsidRPr="00EB3684">
        <w:t xml:space="preserve"> be unambiguously assigned, the negative peaks or low peak intensity </w:t>
      </w:r>
      <w:r w:rsidR="002E1AD4" w:rsidRPr="00EB3684">
        <w:t xml:space="preserve">in the NOE spectra </w:t>
      </w:r>
      <w:r w:rsidR="00C44621" w:rsidRPr="00EB3684">
        <w:t xml:space="preserve">demonstrate that the linker is highly dynamic in the absence and presence of </w:t>
      </w:r>
      <w:proofErr w:type="spellStart"/>
      <w:r w:rsidR="00C44621" w:rsidRPr="00EB3684">
        <w:t>AcKR</w:t>
      </w:r>
      <w:proofErr w:type="spellEnd"/>
      <w:r w:rsidR="00C44621" w:rsidRPr="00EB3684">
        <w:t xml:space="preserve">-H.  </w:t>
      </w:r>
    </w:p>
    <w:p w:rsidR="00EB3684" w:rsidRDefault="00EB3684" w:rsidP="00804B24">
      <w:pPr>
        <w:spacing w:line="480" w:lineRule="auto"/>
        <w:jc w:val="both"/>
      </w:pPr>
    </w:p>
    <w:p w:rsidR="00EB3684" w:rsidRDefault="00EB3684" w:rsidP="00804B24">
      <w:pPr>
        <w:spacing w:line="480" w:lineRule="auto"/>
        <w:jc w:val="both"/>
      </w:pPr>
    </w:p>
    <w:p w:rsidR="00EB3684" w:rsidRDefault="00EB3684" w:rsidP="00804B24">
      <w:pPr>
        <w:spacing w:line="480" w:lineRule="auto"/>
        <w:jc w:val="both"/>
      </w:pPr>
    </w:p>
    <w:p w:rsidR="00EB3684" w:rsidRDefault="00EB3684" w:rsidP="00804B24">
      <w:pPr>
        <w:spacing w:line="480" w:lineRule="auto"/>
        <w:jc w:val="both"/>
      </w:pPr>
    </w:p>
    <w:p w:rsidR="00EB3684" w:rsidRDefault="00EB3684" w:rsidP="00804B24">
      <w:pPr>
        <w:spacing w:line="480" w:lineRule="auto"/>
        <w:jc w:val="both"/>
      </w:pPr>
    </w:p>
    <w:p w:rsidR="00EB3684" w:rsidRDefault="00EB3684" w:rsidP="00804B24">
      <w:pPr>
        <w:spacing w:line="480" w:lineRule="auto"/>
        <w:jc w:val="both"/>
      </w:pPr>
    </w:p>
    <w:p w:rsidR="00EB3684" w:rsidRDefault="00EB3684" w:rsidP="00804B24">
      <w:pPr>
        <w:spacing w:line="480" w:lineRule="auto"/>
        <w:jc w:val="both"/>
      </w:pPr>
    </w:p>
    <w:p w:rsidR="00EB3684" w:rsidRDefault="00EB3684" w:rsidP="00804B24">
      <w:pPr>
        <w:spacing w:line="480" w:lineRule="auto"/>
        <w:jc w:val="both"/>
      </w:pPr>
    </w:p>
    <w:p w:rsidR="00EB3684" w:rsidRDefault="00EB3684" w:rsidP="00804B24">
      <w:pPr>
        <w:spacing w:line="480" w:lineRule="auto"/>
        <w:jc w:val="both"/>
      </w:pPr>
    </w:p>
    <w:p w:rsidR="00EB3684" w:rsidRDefault="00EB3684" w:rsidP="00804B24">
      <w:pPr>
        <w:spacing w:line="480" w:lineRule="auto"/>
        <w:jc w:val="both"/>
      </w:pPr>
    </w:p>
    <w:p w:rsidR="00EB3684" w:rsidRDefault="00EB3684" w:rsidP="00804B24">
      <w:pPr>
        <w:spacing w:line="480" w:lineRule="auto"/>
        <w:jc w:val="both"/>
      </w:pPr>
    </w:p>
    <w:p w:rsidR="00EB3684" w:rsidRDefault="00EB3684" w:rsidP="00804B24">
      <w:pPr>
        <w:spacing w:line="480" w:lineRule="auto"/>
        <w:jc w:val="both"/>
      </w:pPr>
    </w:p>
    <w:p w:rsidR="00EB3684" w:rsidRDefault="00EB3684" w:rsidP="00804B24">
      <w:pPr>
        <w:spacing w:line="480" w:lineRule="auto"/>
        <w:jc w:val="both"/>
      </w:pPr>
    </w:p>
    <w:p w:rsidR="00EB3684" w:rsidRDefault="00EB3684" w:rsidP="00804B24">
      <w:pPr>
        <w:spacing w:line="480" w:lineRule="auto"/>
        <w:jc w:val="both"/>
      </w:pPr>
    </w:p>
    <w:p w:rsidR="00EB3684" w:rsidRDefault="00EB3684" w:rsidP="00804B24">
      <w:pPr>
        <w:spacing w:line="480" w:lineRule="auto"/>
        <w:jc w:val="both"/>
      </w:pPr>
    </w:p>
    <w:p w:rsidR="00EB3684" w:rsidRDefault="00EB3684" w:rsidP="00804B24">
      <w:pPr>
        <w:spacing w:line="480" w:lineRule="auto"/>
        <w:jc w:val="both"/>
      </w:pPr>
    </w:p>
    <w:p w:rsidR="00EB3684" w:rsidRDefault="00EB3684" w:rsidP="00804B24">
      <w:pPr>
        <w:spacing w:line="480" w:lineRule="auto"/>
        <w:jc w:val="both"/>
      </w:pPr>
      <w:r>
        <w:t>Figure 1</w:t>
      </w:r>
    </w:p>
    <w:p w:rsidR="00EB3684" w:rsidRDefault="00EB3684" w:rsidP="00804B24">
      <w:pPr>
        <w:spacing w:line="480" w:lineRule="auto"/>
        <w:jc w:val="both"/>
      </w:pPr>
      <w:r>
        <w:rPr>
          <w:noProof/>
        </w:rPr>
        <w:lastRenderedPageBreak/>
        <w:drawing>
          <wp:inline distT="0" distB="0" distL="0" distR="0">
            <wp:extent cx="5943600" cy="7800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7800340"/>
                    </a:xfrm>
                    <a:prstGeom prst="rect">
                      <a:avLst/>
                    </a:prstGeom>
                  </pic:spPr>
                </pic:pic>
              </a:graphicData>
            </a:graphic>
          </wp:inline>
        </w:drawing>
      </w:r>
    </w:p>
    <w:p w:rsidR="00EB3684" w:rsidRDefault="00EB3684" w:rsidP="00804B24">
      <w:pPr>
        <w:spacing w:line="480" w:lineRule="auto"/>
        <w:jc w:val="both"/>
      </w:pPr>
    </w:p>
    <w:p w:rsidR="00EB3684" w:rsidRDefault="00EB3684" w:rsidP="00804B24">
      <w:pPr>
        <w:spacing w:line="480" w:lineRule="auto"/>
        <w:jc w:val="both"/>
      </w:pPr>
    </w:p>
    <w:p w:rsidR="00EB3684" w:rsidRDefault="00EB3684" w:rsidP="00804B24">
      <w:pPr>
        <w:spacing w:line="480" w:lineRule="auto"/>
        <w:jc w:val="both"/>
      </w:pPr>
      <w:r>
        <w:t>Figure 2</w:t>
      </w:r>
    </w:p>
    <w:p w:rsidR="00EB3684" w:rsidRDefault="00EB3684" w:rsidP="00804B24">
      <w:pPr>
        <w:spacing w:line="480" w:lineRule="auto"/>
        <w:jc w:val="both"/>
      </w:pPr>
      <w:r>
        <w:rPr>
          <w:noProof/>
        </w:rPr>
        <w:drawing>
          <wp:inline distT="0" distB="0" distL="0" distR="0">
            <wp:extent cx="5943600" cy="63398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339840"/>
                    </a:xfrm>
                    <a:prstGeom prst="rect">
                      <a:avLst/>
                    </a:prstGeom>
                  </pic:spPr>
                </pic:pic>
              </a:graphicData>
            </a:graphic>
          </wp:inline>
        </w:drawing>
      </w:r>
    </w:p>
    <w:p w:rsidR="00EB3684" w:rsidRDefault="00EB3684" w:rsidP="00804B24">
      <w:pPr>
        <w:spacing w:line="480" w:lineRule="auto"/>
        <w:jc w:val="both"/>
      </w:pPr>
    </w:p>
    <w:p w:rsidR="00EB3684" w:rsidRDefault="00EB3684" w:rsidP="00804B24">
      <w:pPr>
        <w:spacing w:line="480" w:lineRule="auto"/>
        <w:jc w:val="both"/>
      </w:pPr>
      <w:r>
        <w:lastRenderedPageBreak/>
        <w:t>Figure 3</w:t>
      </w:r>
    </w:p>
    <w:p w:rsidR="00EB3684" w:rsidRDefault="00EB3684" w:rsidP="00804B24">
      <w:pPr>
        <w:spacing w:line="480" w:lineRule="auto"/>
        <w:jc w:val="both"/>
      </w:pPr>
      <w:r>
        <w:rPr>
          <w:noProof/>
        </w:rPr>
        <w:drawing>
          <wp:inline distT="0" distB="0" distL="0" distR="0">
            <wp:extent cx="5943600" cy="58642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864225"/>
                    </a:xfrm>
                    <a:prstGeom prst="rect">
                      <a:avLst/>
                    </a:prstGeom>
                  </pic:spPr>
                </pic:pic>
              </a:graphicData>
            </a:graphic>
          </wp:inline>
        </w:drawing>
      </w:r>
    </w:p>
    <w:p w:rsidR="00EB3684" w:rsidRDefault="00EB3684" w:rsidP="00804B24">
      <w:pPr>
        <w:spacing w:line="480" w:lineRule="auto"/>
        <w:jc w:val="both"/>
      </w:pPr>
    </w:p>
    <w:p w:rsidR="00EB3684" w:rsidRDefault="00EB3684" w:rsidP="00804B24">
      <w:pPr>
        <w:spacing w:line="480" w:lineRule="auto"/>
        <w:jc w:val="both"/>
      </w:pPr>
    </w:p>
    <w:p w:rsidR="00EB3684" w:rsidRDefault="00EB3684" w:rsidP="00804B24">
      <w:pPr>
        <w:spacing w:line="480" w:lineRule="auto"/>
        <w:jc w:val="both"/>
      </w:pPr>
    </w:p>
    <w:p w:rsidR="00EB3684" w:rsidRDefault="00EB3684" w:rsidP="00804B24">
      <w:pPr>
        <w:spacing w:line="480" w:lineRule="auto"/>
        <w:jc w:val="both"/>
      </w:pPr>
    </w:p>
    <w:p w:rsidR="00EB3684" w:rsidRDefault="00EB3684" w:rsidP="00804B24">
      <w:pPr>
        <w:spacing w:line="480" w:lineRule="auto"/>
        <w:jc w:val="both"/>
      </w:pPr>
      <w:r>
        <w:lastRenderedPageBreak/>
        <w:t>Figure 4</w:t>
      </w:r>
    </w:p>
    <w:p w:rsidR="006C4D3D" w:rsidRPr="00EB3684" w:rsidRDefault="00EB3684" w:rsidP="00804B24">
      <w:pPr>
        <w:spacing w:line="480" w:lineRule="auto"/>
        <w:jc w:val="both"/>
      </w:pPr>
      <w:bookmarkStart w:id="30" w:name="_GoBack"/>
      <w:r>
        <w:rPr>
          <w:noProof/>
        </w:rPr>
        <w:drawing>
          <wp:inline distT="0" distB="0" distL="0" distR="0">
            <wp:extent cx="5888736" cy="6473952"/>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88736" cy="6473952"/>
                    </a:xfrm>
                    <a:prstGeom prst="rect">
                      <a:avLst/>
                    </a:prstGeom>
                  </pic:spPr>
                </pic:pic>
              </a:graphicData>
            </a:graphic>
          </wp:inline>
        </w:drawing>
      </w:r>
      <w:bookmarkEnd w:id="30"/>
      <w:r w:rsidR="00F74931" w:rsidRPr="00EB3684">
        <w:fldChar w:fldCharType="begin"/>
      </w:r>
      <w:r w:rsidR="00F74931" w:rsidRPr="00EB3684">
        <w:instrText xml:space="preserve"> ADDIN </w:instrText>
      </w:r>
      <w:r w:rsidR="00F74931" w:rsidRPr="00EB3684">
        <w:fldChar w:fldCharType="end"/>
      </w:r>
    </w:p>
    <w:sectPr w:rsidR="006C4D3D" w:rsidRPr="00EB3684" w:rsidSect="00AB6CFC">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2164" w:rsidRDefault="003D2164" w:rsidP="0012446D">
      <w:pPr>
        <w:spacing w:after="0" w:line="240" w:lineRule="auto"/>
      </w:pPr>
      <w:r>
        <w:separator/>
      </w:r>
    </w:p>
  </w:endnote>
  <w:endnote w:type="continuationSeparator" w:id="0">
    <w:p w:rsidR="003D2164" w:rsidRDefault="003D2164" w:rsidP="001244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078897"/>
      <w:docPartObj>
        <w:docPartGallery w:val="Page Numbers (Bottom of Page)"/>
        <w:docPartUnique/>
      </w:docPartObj>
    </w:sdtPr>
    <w:sdtEndPr/>
    <w:sdtContent>
      <w:p w:rsidR="00462172" w:rsidRDefault="00462172">
        <w:pPr>
          <w:pStyle w:val="Footer"/>
          <w:jc w:val="center"/>
        </w:pPr>
        <w:r>
          <w:fldChar w:fldCharType="begin"/>
        </w:r>
        <w:r>
          <w:instrText xml:space="preserve"> PAGE   \* MERGEFORMAT </w:instrText>
        </w:r>
        <w:r>
          <w:fldChar w:fldCharType="separate"/>
        </w:r>
        <w:r w:rsidR="00EB3684">
          <w:rPr>
            <w:noProof/>
          </w:rPr>
          <w:t>20</w:t>
        </w:r>
        <w:r>
          <w:rPr>
            <w:noProof/>
          </w:rPr>
          <w:fldChar w:fldCharType="end"/>
        </w:r>
      </w:p>
    </w:sdtContent>
  </w:sdt>
  <w:p w:rsidR="00462172" w:rsidRDefault="004621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2164" w:rsidRDefault="003D2164" w:rsidP="0012446D">
      <w:pPr>
        <w:spacing w:after="0" w:line="240" w:lineRule="auto"/>
      </w:pPr>
      <w:r>
        <w:separator/>
      </w:r>
    </w:p>
  </w:footnote>
  <w:footnote w:type="continuationSeparator" w:id="0">
    <w:p w:rsidR="003D2164" w:rsidRDefault="003D2164" w:rsidP="0012446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cal Biophysica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2t0esp9fa5rtue0098xzz0hrtdaff2xrvsf&quot;&gt;flaviv&lt;record-ids&gt;&lt;item&gt;172&lt;/item&gt;&lt;item&gt;287&lt;/item&gt;&lt;item&gt;429&lt;/item&gt;&lt;item&gt;489&lt;/item&gt;&lt;item&gt;619&lt;/item&gt;&lt;item&gt;812&lt;/item&gt;&lt;item&gt;883&lt;/item&gt;&lt;item&gt;933&lt;/item&gt;&lt;item&gt;1186&lt;/item&gt;&lt;item&gt;1775&lt;/item&gt;&lt;item&gt;1987&lt;/item&gt;&lt;item&gt;1990&lt;/item&gt;&lt;item&gt;1991&lt;/item&gt;&lt;item&gt;1992&lt;/item&gt;&lt;item&gt;1996&lt;/item&gt;&lt;item&gt;2056&lt;/item&gt;&lt;item&gt;2139&lt;/item&gt;&lt;item&gt;2141&lt;/item&gt;&lt;item&gt;2142&lt;/item&gt;&lt;item&gt;2146&lt;/item&gt;&lt;item&gt;2147&lt;/item&gt;&lt;item&gt;2150&lt;/item&gt;&lt;/record-ids&gt;&lt;/item&gt;&lt;/Libraries&gt;"/>
  </w:docVars>
  <w:rsids>
    <w:rsidRoot w:val="00C81180"/>
    <w:rsid w:val="0000031C"/>
    <w:rsid w:val="00000F4A"/>
    <w:rsid w:val="0000183D"/>
    <w:rsid w:val="00002082"/>
    <w:rsid w:val="00005993"/>
    <w:rsid w:val="0001208E"/>
    <w:rsid w:val="000128A3"/>
    <w:rsid w:val="00014183"/>
    <w:rsid w:val="0001753B"/>
    <w:rsid w:val="00026F34"/>
    <w:rsid w:val="00027F7A"/>
    <w:rsid w:val="00033B6F"/>
    <w:rsid w:val="000360E8"/>
    <w:rsid w:val="00037236"/>
    <w:rsid w:val="00037562"/>
    <w:rsid w:val="00040814"/>
    <w:rsid w:val="00046D7E"/>
    <w:rsid w:val="00047D61"/>
    <w:rsid w:val="00057FE6"/>
    <w:rsid w:val="00060191"/>
    <w:rsid w:val="00060588"/>
    <w:rsid w:val="00061EDE"/>
    <w:rsid w:val="00065E97"/>
    <w:rsid w:val="00067CF6"/>
    <w:rsid w:val="00070A37"/>
    <w:rsid w:val="000715EE"/>
    <w:rsid w:val="000720C1"/>
    <w:rsid w:val="00082146"/>
    <w:rsid w:val="000866B1"/>
    <w:rsid w:val="00086C21"/>
    <w:rsid w:val="00091405"/>
    <w:rsid w:val="00094B25"/>
    <w:rsid w:val="000956FD"/>
    <w:rsid w:val="00096A11"/>
    <w:rsid w:val="00096FA1"/>
    <w:rsid w:val="00097873"/>
    <w:rsid w:val="000A1AB6"/>
    <w:rsid w:val="000A3608"/>
    <w:rsid w:val="000B5063"/>
    <w:rsid w:val="000B5EB8"/>
    <w:rsid w:val="000B6475"/>
    <w:rsid w:val="000B7A88"/>
    <w:rsid w:val="000C1BDF"/>
    <w:rsid w:val="000C5F94"/>
    <w:rsid w:val="000C7628"/>
    <w:rsid w:val="000D002C"/>
    <w:rsid w:val="000D3AB8"/>
    <w:rsid w:val="000E328E"/>
    <w:rsid w:val="000E51AF"/>
    <w:rsid w:val="000F3A56"/>
    <w:rsid w:val="000F3A63"/>
    <w:rsid w:val="000F6E9E"/>
    <w:rsid w:val="00100048"/>
    <w:rsid w:val="0010494F"/>
    <w:rsid w:val="00107835"/>
    <w:rsid w:val="00111FF4"/>
    <w:rsid w:val="00120201"/>
    <w:rsid w:val="0012446D"/>
    <w:rsid w:val="00127568"/>
    <w:rsid w:val="00132CB0"/>
    <w:rsid w:val="00136781"/>
    <w:rsid w:val="0014466D"/>
    <w:rsid w:val="00144CF2"/>
    <w:rsid w:val="00151B17"/>
    <w:rsid w:val="00152987"/>
    <w:rsid w:val="00155B19"/>
    <w:rsid w:val="001646C5"/>
    <w:rsid w:val="00164A2E"/>
    <w:rsid w:val="00182E25"/>
    <w:rsid w:val="0018465A"/>
    <w:rsid w:val="00191B4A"/>
    <w:rsid w:val="00191B51"/>
    <w:rsid w:val="001A0526"/>
    <w:rsid w:val="001A13D2"/>
    <w:rsid w:val="001A50E8"/>
    <w:rsid w:val="001B2F74"/>
    <w:rsid w:val="001B4CAE"/>
    <w:rsid w:val="001B6D81"/>
    <w:rsid w:val="001B7375"/>
    <w:rsid w:val="001C02D3"/>
    <w:rsid w:val="001C3AA0"/>
    <w:rsid w:val="001D5639"/>
    <w:rsid w:val="001E266F"/>
    <w:rsid w:val="001E78A4"/>
    <w:rsid w:val="001F219C"/>
    <w:rsid w:val="001F2F81"/>
    <w:rsid w:val="001F5469"/>
    <w:rsid w:val="001F79D9"/>
    <w:rsid w:val="002008F2"/>
    <w:rsid w:val="00200CF8"/>
    <w:rsid w:val="00201877"/>
    <w:rsid w:val="00204C46"/>
    <w:rsid w:val="002057D3"/>
    <w:rsid w:val="00207E48"/>
    <w:rsid w:val="00211970"/>
    <w:rsid w:val="002129FC"/>
    <w:rsid w:val="00220A7B"/>
    <w:rsid w:val="002265F1"/>
    <w:rsid w:val="00232D53"/>
    <w:rsid w:val="00233721"/>
    <w:rsid w:val="0023567F"/>
    <w:rsid w:val="002403F8"/>
    <w:rsid w:val="00246058"/>
    <w:rsid w:val="00247140"/>
    <w:rsid w:val="0025055A"/>
    <w:rsid w:val="00252420"/>
    <w:rsid w:val="00254106"/>
    <w:rsid w:val="002612E4"/>
    <w:rsid w:val="002634B9"/>
    <w:rsid w:val="002719FC"/>
    <w:rsid w:val="00271CC8"/>
    <w:rsid w:val="00280088"/>
    <w:rsid w:val="00280186"/>
    <w:rsid w:val="00280F79"/>
    <w:rsid w:val="002810E6"/>
    <w:rsid w:val="00281D1B"/>
    <w:rsid w:val="0028595A"/>
    <w:rsid w:val="002902BF"/>
    <w:rsid w:val="0029182B"/>
    <w:rsid w:val="002924F3"/>
    <w:rsid w:val="00296936"/>
    <w:rsid w:val="002A0167"/>
    <w:rsid w:val="002A0AD8"/>
    <w:rsid w:val="002A2240"/>
    <w:rsid w:val="002A5AD8"/>
    <w:rsid w:val="002B1A9D"/>
    <w:rsid w:val="002B51A0"/>
    <w:rsid w:val="002B5304"/>
    <w:rsid w:val="002B6A74"/>
    <w:rsid w:val="002C18E2"/>
    <w:rsid w:val="002C6364"/>
    <w:rsid w:val="002D0732"/>
    <w:rsid w:val="002D135E"/>
    <w:rsid w:val="002D328B"/>
    <w:rsid w:val="002E1AD4"/>
    <w:rsid w:val="002E3490"/>
    <w:rsid w:val="002E3E15"/>
    <w:rsid w:val="002E4F01"/>
    <w:rsid w:val="002F3730"/>
    <w:rsid w:val="00302368"/>
    <w:rsid w:val="00306CA2"/>
    <w:rsid w:val="0031719D"/>
    <w:rsid w:val="00322EC8"/>
    <w:rsid w:val="0032526B"/>
    <w:rsid w:val="00325AA1"/>
    <w:rsid w:val="00333A2B"/>
    <w:rsid w:val="00333B02"/>
    <w:rsid w:val="003425DA"/>
    <w:rsid w:val="00344E09"/>
    <w:rsid w:val="00347FB2"/>
    <w:rsid w:val="00350DD2"/>
    <w:rsid w:val="00351EF6"/>
    <w:rsid w:val="00352CDA"/>
    <w:rsid w:val="00353E82"/>
    <w:rsid w:val="003601BA"/>
    <w:rsid w:val="003621B4"/>
    <w:rsid w:val="003657A8"/>
    <w:rsid w:val="003735AF"/>
    <w:rsid w:val="00376383"/>
    <w:rsid w:val="003847FB"/>
    <w:rsid w:val="00387CFE"/>
    <w:rsid w:val="0039293E"/>
    <w:rsid w:val="00395826"/>
    <w:rsid w:val="003A0906"/>
    <w:rsid w:val="003A1B6C"/>
    <w:rsid w:val="003A224E"/>
    <w:rsid w:val="003A3F2C"/>
    <w:rsid w:val="003B179D"/>
    <w:rsid w:val="003B5575"/>
    <w:rsid w:val="003C20DC"/>
    <w:rsid w:val="003D1846"/>
    <w:rsid w:val="003D210C"/>
    <w:rsid w:val="003D2164"/>
    <w:rsid w:val="003D3C01"/>
    <w:rsid w:val="003D4142"/>
    <w:rsid w:val="003D5A84"/>
    <w:rsid w:val="003D77D7"/>
    <w:rsid w:val="003E1B3C"/>
    <w:rsid w:val="003E5363"/>
    <w:rsid w:val="003E5AF6"/>
    <w:rsid w:val="003E5F34"/>
    <w:rsid w:val="004058EB"/>
    <w:rsid w:val="004114AB"/>
    <w:rsid w:val="0041204D"/>
    <w:rsid w:val="00417320"/>
    <w:rsid w:val="004173C0"/>
    <w:rsid w:val="00417796"/>
    <w:rsid w:val="00421167"/>
    <w:rsid w:val="0042170B"/>
    <w:rsid w:val="00421AF4"/>
    <w:rsid w:val="00421CEA"/>
    <w:rsid w:val="0042700F"/>
    <w:rsid w:val="00427651"/>
    <w:rsid w:val="00432423"/>
    <w:rsid w:val="004404B2"/>
    <w:rsid w:val="00444429"/>
    <w:rsid w:val="0044706D"/>
    <w:rsid w:val="0045698F"/>
    <w:rsid w:val="00462172"/>
    <w:rsid w:val="00464BE1"/>
    <w:rsid w:val="0046649C"/>
    <w:rsid w:val="00466895"/>
    <w:rsid w:val="00467BF2"/>
    <w:rsid w:val="00470BBF"/>
    <w:rsid w:val="0047228E"/>
    <w:rsid w:val="0047305C"/>
    <w:rsid w:val="00473E27"/>
    <w:rsid w:val="004779D2"/>
    <w:rsid w:val="00480BA9"/>
    <w:rsid w:val="0048451B"/>
    <w:rsid w:val="00492DBF"/>
    <w:rsid w:val="00493310"/>
    <w:rsid w:val="0049390F"/>
    <w:rsid w:val="004956EA"/>
    <w:rsid w:val="004B79E9"/>
    <w:rsid w:val="004B7D59"/>
    <w:rsid w:val="004C0ADE"/>
    <w:rsid w:val="004C2DB6"/>
    <w:rsid w:val="004C39CF"/>
    <w:rsid w:val="004D02C5"/>
    <w:rsid w:val="004D3FCE"/>
    <w:rsid w:val="004E11D2"/>
    <w:rsid w:val="004E2204"/>
    <w:rsid w:val="004E53AF"/>
    <w:rsid w:val="004F00B6"/>
    <w:rsid w:val="004F7A34"/>
    <w:rsid w:val="00517A89"/>
    <w:rsid w:val="00530BE9"/>
    <w:rsid w:val="00553813"/>
    <w:rsid w:val="00561552"/>
    <w:rsid w:val="00572E7F"/>
    <w:rsid w:val="005736B1"/>
    <w:rsid w:val="00577F88"/>
    <w:rsid w:val="005803A5"/>
    <w:rsid w:val="0058125B"/>
    <w:rsid w:val="00585AD3"/>
    <w:rsid w:val="00585D9B"/>
    <w:rsid w:val="00590A4D"/>
    <w:rsid w:val="00590EB2"/>
    <w:rsid w:val="005912BB"/>
    <w:rsid w:val="0059336D"/>
    <w:rsid w:val="005946D6"/>
    <w:rsid w:val="00594F5F"/>
    <w:rsid w:val="005963C1"/>
    <w:rsid w:val="005A0003"/>
    <w:rsid w:val="005A7EE2"/>
    <w:rsid w:val="005B3239"/>
    <w:rsid w:val="005B3641"/>
    <w:rsid w:val="005B5CEA"/>
    <w:rsid w:val="005B72D2"/>
    <w:rsid w:val="005B7BB2"/>
    <w:rsid w:val="005C09C5"/>
    <w:rsid w:val="005C5A6E"/>
    <w:rsid w:val="005D2B50"/>
    <w:rsid w:val="005D2F8A"/>
    <w:rsid w:val="005D51ED"/>
    <w:rsid w:val="005D5C8C"/>
    <w:rsid w:val="005D5D21"/>
    <w:rsid w:val="005F3826"/>
    <w:rsid w:val="005F702E"/>
    <w:rsid w:val="0061047A"/>
    <w:rsid w:val="00610FFB"/>
    <w:rsid w:val="00611A02"/>
    <w:rsid w:val="00611CB9"/>
    <w:rsid w:val="00614610"/>
    <w:rsid w:val="00620081"/>
    <w:rsid w:val="00620719"/>
    <w:rsid w:val="00621428"/>
    <w:rsid w:val="00621A24"/>
    <w:rsid w:val="00626BDC"/>
    <w:rsid w:val="00626FDB"/>
    <w:rsid w:val="00636B9B"/>
    <w:rsid w:val="00636D43"/>
    <w:rsid w:val="00641C56"/>
    <w:rsid w:val="00642BC9"/>
    <w:rsid w:val="00644D38"/>
    <w:rsid w:val="00645ED8"/>
    <w:rsid w:val="00647F46"/>
    <w:rsid w:val="00647F68"/>
    <w:rsid w:val="006530E7"/>
    <w:rsid w:val="00653537"/>
    <w:rsid w:val="006739DA"/>
    <w:rsid w:val="00676DE4"/>
    <w:rsid w:val="00683B25"/>
    <w:rsid w:val="006908E7"/>
    <w:rsid w:val="006923CB"/>
    <w:rsid w:val="006924CD"/>
    <w:rsid w:val="00692CE0"/>
    <w:rsid w:val="00694C26"/>
    <w:rsid w:val="006957AE"/>
    <w:rsid w:val="006A0DF8"/>
    <w:rsid w:val="006A1B68"/>
    <w:rsid w:val="006A382C"/>
    <w:rsid w:val="006B11EF"/>
    <w:rsid w:val="006B1BF3"/>
    <w:rsid w:val="006B23A8"/>
    <w:rsid w:val="006B598F"/>
    <w:rsid w:val="006C08ED"/>
    <w:rsid w:val="006C4D3D"/>
    <w:rsid w:val="006C582E"/>
    <w:rsid w:val="006C6BA6"/>
    <w:rsid w:val="006C7613"/>
    <w:rsid w:val="006D05F0"/>
    <w:rsid w:val="006D06FC"/>
    <w:rsid w:val="006D108F"/>
    <w:rsid w:val="006D2A05"/>
    <w:rsid w:val="006F53AC"/>
    <w:rsid w:val="006F7D5A"/>
    <w:rsid w:val="00714FA7"/>
    <w:rsid w:val="007165B5"/>
    <w:rsid w:val="00725042"/>
    <w:rsid w:val="00726982"/>
    <w:rsid w:val="00727A7F"/>
    <w:rsid w:val="007314FF"/>
    <w:rsid w:val="0073170B"/>
    <w:rsid w:val="0073196D"/>
    <w:rsid w:val="00735CBA"/>
    <w:rsid w:val="0074164D"/>
    <w:rsid w:val="00744993"/>
    <w:rsid w:val="00745F08"/>
    <w:rsid w:val="00753606"/>
    <w:rsid w:val="00761E70"/>
    <w:rsid w:val="007621F6"/>
    <w:rsid w:val="00762975"/>
    <w:rsid w:val="00764F64"/>
    <w:rsid w:val="00771F00"/>
    <w:rsid w:val="00773682"/>
    <w:rsid w:val="007808E7"/>
    <w:rsid w:val="0078162B"/>
    <w:rsid w:val="0078173C"/>
    <w:rsid w:val="007A114C"/>
    <w:rsid w:val="007A15BE"/>
    <w:rsid w:val="007B1B1B"/>
    <w:rsid w:val="007B2073"/>
    <w:rsid w:val="007B246F"/>
    <w:rsid w:val="007C08BD"/>
    <w:rsid w:val="007C1E7C"/>
    <w:rsid w:val="007C4689"/>
    <w:rsid w:val="007D1392"/>
    <w:rsid w:val="007D4890"/>
    <w:rsid w:val="007E7557"/>
    <w:rsid w:val="007F2043"/>
    <w:rsid w:val="007F566B"/>
    <w:rsid w:val="007F6481"/>
    <w:rsid w:val="008044AA"/>
    <w:rsid w:val="00804B24"/>
    <w:rsid w:val="00815906"/>
    <w:rsid w:val="00816B85"/>
    <w:rsid w:val="00816DD7"/>
    <w:rsid w:val="00823B72"/>
    <w:rsid w:val="00824086"/>
    <w:rsid w:val="00824985"/>
    <w:rsid w:val="00826481"/>
    <w:rsid w:val="008269E9"/>
    <w:rsid w:val="0084422A"/>
    <w:rsid w:val="0085251A"/>
    <w:rsid w:val="00855941"/>
    <w:rsid w:val="00857416"/>
    <w:rsid w:val="008608EF"/>
    <w:rsid w:val="008628B0"/>
    <w:rsid w:val="00864445"/>
    <w:rsid w:val="00865DEA"/>
    <w:rsid w:val="00872854"/>
    <w:rsid w:val="0087434B"/>
    <w:rsid w:val="00894438"/>
    <w:rsid w:val="008A1AC2"/>
    <w:rsid w:val="008A2315"/>
    <w:rsid w:val="008A415F"/>
    <w:rsid w:val="008A5035"/>
    <w:rsid w:val="008B0832"/>
    <w:rsid w:val="008B1056"/>
    <w:rsid w:val="008B10C3"/>
    <w:rsid w:val="008B39B3"/>
    <w:rsid w:val="008B4CCB"/>
    <w:rsid w:val="008B6C1B"/>
    <w:rsid w:val="008C11AC"/>
    <w:rsid w:val="008C1F14"/>
    <w:rsid w:val="008D0A40"/>
    <w:rsid w:val="008D262C"/>
    <w:rsid w:val="008E1A68"/>
    <w:rsid w:val="008E2D80"/>
    <w:rsid w:val="008F3AF3"/>
    <w:rsid w:val="009077D7"/>
    <w:rsid w:val="00912251"/>
    <w:rsid w:val="00914930"/>
    <w:rsid w:val="00917406"/>
    <w:rsid w:val="00917A37"/>
    <w:rsid w:val="0092390A"/>
    <w:rsid w:val="00924D67"/>
    <w:rsid w:val="00927A8F"/>
    <w:rsid w:val="009324B5"/>
    <w:rsid w:val="00936A6C"/>
    <w:rsid w:val="0094263F"/>
    <w:rsid w:val="00942E95"/>
    <w:rsid w:val="00952CBE"/>
    <w:rsid w:val="00957C26"/>
    <w:rsid w:val="00963CA6"/>
    <w:rsid w:val="00970F1D"/>
    <w:rsid w:val="009715E2"/>
    <w:rsid w:val="00973F28"/>
    <w:rsid w:val="00974E99"/>
    <w:rsid w:val="00975703"/>
    <w:rsid w:val="0097662E"/>
    <w:rsid w:val="00977690"/>
    <w:rsid w:val="00980DA7"/>
    <w:rsid w:val="00983223"/>
    <w:rsid w:val="009852E2"/>
    <w:rsid w:val="00985CA0"/>
    <w:rsid w:val="00986868"/>
    <w:rsid w:val="00990E9F"/>
    <w:rsid w:val="00991454"/>
    <w:rsid w:val="0099458B"/>
    <w:rsid w:val="00996986"/>
    <w:rsid w:val="009A26DB"/>
    <w:rsid w:val="009A41F5"/>
    <w:rsid w:val="009A4BBE"/>
    <w:rsid w:val="009A587E"/>
    <w:rsid w:val="009B048D"/>
    <w:rsid w:val="009B71AD"/>
    <w:rsid w:val="009C465F"/>
    <w:rsid w:val="009C53D8"/>
    <w:rsid w:val="009C6C51"/>
    <w:rsid w:val="009C6CF4"/>
    <w:rsid w:val="009D02E0"/>
    <w:rsid w:val="009D4541"/>
    <w:rsid w:val="009D5599"/>
    <w:rsid w:val="009D77C7"/>
    <w:rsid w:val="009E10CE"/>
    <w:rsid w:val="009E15C8"/>
    <w:rsid w:val="009E22B7"/>
    <w:rsid w:val="009E2AC7"/>
    <w:rsid w:val="009E37DF"/>
    <w:rsid w:val="009E7F1A"/>
    <w:rsid w:val="009F2249"/>
    <w:rsid w:val="009F22F6"/>
    <w:rsid w:val="009F3083"/>
    <w:rsid w:val="00A01551"/>
    <w:rsid w:val="00A10721"/>
    <w:rsid w:val="00A1528C"/>
    <w:rsid w:val="00A16158"/>
    <w:rsid w:val="00A161A1"/>
    <w:rsid w:val="00A1791F"/>
    <w:rsid w:val="00A2049F"/>
    <w:rsid w:val="00A23616"/>
    <w:rsid w:val="00A35C2F"/>
    <w:rsid w:val="00A36E5B"/>
    <w:rsid w:val="00A40668"/>
    <w:rsid w:val="00A434EE"/>
    <w:rsid w:val="00A450B5"/>
    <w:rsid w:val="00A470F1"/>
    <w:rsid w:val="00A5246F"/>
    <w:rsid w:val="00A5712D"/>
    <w:rsid w:val="00A57F64"/>
    <w:rsid w:val="00A72703"/>
    <w:rsid w:val="00A72DD8"/>
    <w:rsid w:val="00A80E10"/>
    <w:rsid w:val="00A81FBD"/>
    <w:rsid w:val="00A85A1E"/>
    <w:rsid w:val="00A8755C"/>
    <w:rsid w:val="00A9679F"/>
    <w:rsid w:val="00AA639C"/>
    <w:rsid w:val="00AA644D"/>
    <w:rsid w:val="00AA672D"/>
    <w:rsid w:val="00AA6A54"/>
    <w:rsid w:val="00AA7F24"/>
    <w:rsid w:val="00AB6CFC"/>
    <w:rsid w:val="00AC1C61"/>
    <w:rsid w:val="00AC2A89"/>
    <w:rsid w:val="00AC5F6A"/>
    <w:rsid w:val="00AC7042"/>
    <w:rsid w:val="00AC7C6F"/>
    <w:rsid w:val="00AD23A8"/>
    <w:rsid w:val="00AD2FE8"/>
    <w:rsid w:val="00AD30E0"/>
    <w:rsid w:val="00AD534C"/>
    <w:rsid w:val="00AD5F85"/>
    <w:rsid w:val="00AE7B28"/>
    <w:rsid w:val="00B01C71"/>
    <w:rsid w:val="00B03D5F"/>
    <w:rsid w:val="00B04CE7"/>
    <w:rsid w:val="00B06B05"/>
    <w:rsid w:val="00B10416"/>
    <w:rsid w:val="00B104B4"/>
    <w:rsid w:val="00B12AA4"/>
    <w:rsid w:val="00B1737D"/>
    <w:rsid w:val="00B217F5"/>
    <w:rsid w:val="00B270A1"/>
    <w:rsid w:val="00B35E42"/>
    <w:rsid w:val="00B364C9"/>
    <w:rsid w:val="00B41DC1"/>
    <w:rsid w:val="00B454B8"/>
    <w:rsid w:val="00B528F5"/>
    <w:rsid w:val="00B53312"/>
    <w:rsid w:val="00B6013A"/>
    <w:rsid w:val="00B65AD8"/>
    <w:rsid w:val="00B65C32"/>
    <w:rsid w:val="00B66260"/>
    <w:rsid w:val="00B76BCE"/>
    <w:rsid w:val="00B82C55"/>
    <w:rsid w:val="00B844E6"/>
    <w:rsid w:val="00B91A43"/>
    <w:rsid w:val="00B96773"/>
    <w:rsid w:val="00BA59AB"/>
    <w:rsid w:val="00BB23EF"/>
    <w:rsid w:val="00BB31CE"/>
    <w:rsid w:val="00BB3D56"/>
    <w:rsid w:val="00BB4097"/>
    <w:rsid w:val="00BB7A5C"/>
    <w:rsid w:val="00BB7E5F"/>
    <w:rsid w:val="00BC4A8D"/>
    <w:rsid w:val="00BD280B"/>
    <w:rsid w:val="00BD508C"/>
    <w:rsid w:val="00BD641B"/>
    <w:rsid w:val="00BE01D9"/>
    <w:rsid w:val="00BE43FE"/>
    <w:rsid w:val="00BE475F"/>
    <w:rsid w:val="00BF0134"/>
    <w:rsid w:val="00C04A59"/>
    <w:rsid w:val="00C0559B"/>
    <w:rsid w:val="00C1289D"/>
    <w:rsid w:val="00C12E29"/>
    <w:rsid w:val="00C22337"/>
    <w:rsid w:val="00C2445F"/>
    <w:rsid w:val="00C257E0"/>
    <w:rsid w:val="00C265ED"/>
    <w:rsid w:val="00C27C10"/>
    <w:rsid w:val="00C31799"/>
    <w:rsid w:val="00C327F9"/>
    <w:rsid w:val="00C33DBF"/>
    <w:rsid w:val="00C40D21"/>
    <w:rsid w:val="00C41C14"/>
    <w:rsid w:val="00C44621"/>
    <w:rsid w:val="00C478F7"/>
    <w:rsid w:val="00C53BC3"/>
    <w:rsid w:val="00C53FB9"/>
    <w:rsid w:val="00C57DE3"/>
    <w:rsid w:val="00C61BF6"/>
    <w:rsid w:val="00C61FAE"/>
    <w:rsid w:val="00C6318A"/>
    <w:rsid w:val="00C73247"/>
    <w:rsid w:val="00C76C44"/>
    <w:rsid w:val="00C81180"/>
    <w:rsid w:val="00C818CC"/>
    <w:rsid w:val="00C85865"/>
    <w:rsid w:val="00C9095A"/>
    <w:rsid w:val="00C91269"/>
    <w:rsid w:val="00C9219F"/>
    <w:rsid w:val="00C93075"/>
    <w:rsid w:val="00C97D3B"/>
    <w:rsid w:val="00CA3CAA"/>
    <w:rsid w:val="00CA4821"/>
    <w:rsid w:val="00CA624A"/>
    <w:rsid w:val="00CB1C23"/>
    <w:rsid w:val="00CB54A6"/>
    <w:rsid w:val="00CB7233"/>
    <w:rsid w:val="00CC2771"/>
    <w:rsid w:val="00CC31B7"/>
    <w:rsid w:val="00CD4FDB"/>
    <w:rsid w:val="00CD5179"/>
    <w:rsid w:val="00CE0106"/>
    <w:rsid w:val="00CE244E"/>
    <w:rsid w:val="00CE37A7"/>
    <w:rsid w:val="00CE3CF6"/>
    <w:rsid w:val="00CE661A"/>
    <w:rsid w:val="00CE664D"/>
    <w:rsid w:val="00CE7C97"/>
    <w:rsid w:val="00CF0D62"/>
    <w:rsid w:val="00CF2A6A"/>
    <w:rsid w:val="00CF3EAC"/>
    <w:rsid w:val="00D032A4"/>
    <w:rsid w:val="00D1071D"/>
    <w:rsid w:val="00D11857"/>
    <w:rsid w:val="00D12CD1"/>
    <w:rsid w:val="00D15A97"/>
    <w:rsid w:val="00D167A8"/>
    <w:rsid w:val="00D17C02"/>
    <w:rsid w:val="00D201F1"/>
    <w:rsid w:val="00D20BCE"/>
    <w:rsid w:val="00D23000"/>
    <w:rsid w:val="00D25BE4"/>
    <w:rsid w:val="00D307B6"/>
    <w:rsid w:val="00D32428"/>
    <w:rsid w:val="00D34018"/>
    <w:rsid w:val="00D34055"/>
    <w:rsid w:val="00D372BF"/>
    <w:rsid w:val="00D40171"/>
    <w:rsid w:val="00D41AC6"/>
    <w:rsid w:val="00D456C6"/>
    <w:rsid w:val="00D4585E"/>
    <w:rsid w:val="00D477C8"/>
    <w:rsid w:val="00D523F6"/>
    <w:rsid w:val="00D54633"/>
    <w:rsid w:val="00D61D4C"/>
    <w:rsid w:val="00D61E8E"/>
    <w:rsid w:val="00D63768"/>
    <w:rsid w:val="00D63C0D"/>
    <w:rsid w:val="00D67B9E"/>
    <w:rsid w:val="00D7093C"/>
    <w:rsid w:val="00D77C39"/>
    <w:rsid w:val="00D81A56"/>
    <w:rsid w:val="00D81CCB"/>
    <w:rsid w:val="00D8432A"/>
    <w:rsid w:val="00D844BE"/>
    <w:rsid w:val="00D8713F"/>
    <w:rsid w:val="00D938A4"/>
    <w:rsid w:val="00D94107"/>
    <w:rsid w:val="00D94868"/>
    <w:rsid w:val="00D9645E"/>
    <w:rsid w:val="00D97459"/>
    <w:rsid w:val="00DA1816"/>
    <w:rsid w:val="00DA3C57"/>
    <w:rsid w:val="00DB05E3"/>
    <w:rsid w:val="00DB1558"/>
    <w:rsid w:val="00DB2CB2"/>
    <w:rsid w:val="00DB48D0"/>
    <w:rsid w:val="00DB5AA2"/>
    <w:rsid w:val="00DB62B4"/>
    <w:rsid w:val="00DB684F"/>
    <w:rsid w:val="00DB696C"/>
    <w:rsid w:val="00DB6ABA"/>
    <w:rsid w:val="00DC2C3E"/>
    <w:rsid w:val="00DD1CB5"/>
    <w:rsid w:val="00DD2A05"/>
    <w:rsid w:val="00DD6F53"/>
    <w:rsid w:val="00DF1FD6"/>
    <w:rsid w:val="00DF59C9"/>
    <w:rsid w:val="00E01357"/>
    <w:rsid w:val="00E03120"/>
    <w:rsid w:val="00E04AF4"/>
    <w:rsid w:val="00E055DC"/>
    <w:rsid w:val="00E21338"/>
    <w:rsid w:val="00E21A06"/>
    <w:rsid w:val="00E3253F"/>
    <w:rsid w:val="00E33BF0"/>
    <w:rsid w:val="00E37154"/>
    <w:rsid w:val="00E37F2A"/>
    <w:rsid w:val="00E40804"/>
    <w:rsid w:val="00E40D16"/>
    <w:rsid w:val="00E43D1F"/>
    <w:rsid w:val="00E4448B"/>
    <w:rsid w:val="00E54B8E"/>
    <w:rsid w:val="00E55BEA"/>
    <w:rsid w:val="00E60B7D"/>
    <w:rsid w:val="00E60C13"/>
    <w:rsid w:val="00E71004"/>
    <w:rsid w:val="00E77C12"/>
    <w:rsid w:val="00E80E20"/>
    <w:rsid w:val="00E81801"/>
    <w:rsid w:val="00E83512"/>
    <w:rsid w:val="00E8404F"/>
    <w:rsid w:val="00E92355"/>
    <w:rsid w:val="00E92D12"/>
    <w:rsid w:val="00E93216"/>
    <w:rsid w:val="00E932E1"/>
    <w:rsid w:val="00E978BC"/>
    <w:rsid w:val="00EA3B8F"/>
    <w:rsid w:val="00EA3C6F"/>
    <w:rsid w:val="00EA666D"/>
    <w:rsid w:val="00EB011E"/>
    <w:rsid w:val="00EB3684"/>
    <w:rsid w:val="00EB5082"/>
    <w:rsid w:val="00EC2609"/>
    <w:rsid w:val="00EC366D"/>
    <w:rsid w:val="00EC3853"/>
    <w:rsid w:val="00EC4828"/>
    <w:rsid w:val="00EC5CEF"/>
    <w:rsid w:val="00EC6997"/>
    <w:rsid w:val="00EC7E38"/>
    <w:rsid w:val="00ED07ED"/>
    <w:rsid w:val="00EE3D27"/>
    <w:rsid w:val="00EE4332"/>
    <w:rsid w:val="00EF4BF1"/>
    <w:rsid w:val="00EF7093"/>
    <w:rsid w:val="00F01303"/>
    <w:rsid w:val="00F01554"/>
    <w:rsid w:val="00F029B9"/>
    <w:rsid w:val="00F02AE2"/>
    <w:rsid w:val="00F07185"/>
    <w:rsid w:val="00F07F05"/>
    <w:rsid w:val="00F1129E"/>
    <w:rsid w:val="00F119D9"/>
    <w:rsid w:val="00F14872"/>
    <w:rsid w:val="00F153B6"/>
    <w:rsid w:val="00F23073"/>
    <w:rsid w:val="00F24580"/>
    <w:rsid w:val="00F3160B"/>
    <w:rsid w:val="00F42094"/>
    <w:rsid w:val="00F537D2"/>
    <w:rsid w:val="00F57C3A"/>
    <w:rsid w:val="00F60748"/>
    <w:rsid w:val="00F61FE5"/>
    <w:rsid w:val="00F64FAD"/>
    <w:rsid w:val="00F742B2"/>
    <w:rsid w:val="00F7460C"/>
    <w:rsid w:val="00F74931"/>
    <w:rsid w:val="00F8252D"/>
    <w:rsid w:val="00F9198A"/>
    <w:rsid w:val="00F92669"/>
    <w:rsid w:val="00F9736A"/>
    <w:rsid w:val="00FA7CA1"/>
    <w:rsid w:val="00FA7DBF"/>
    <w:rsid w:val="00FB0D6F"/>
    <w:rsid w:val="00FB5625"/>
    <w:rsid w:val="00FB5B6E"/>
    <w:rsid w:val="00FB6F73"/>
    <w:rsid w:val="00FC37BE"/>
    <w:rsid w:val="00FC38ED"/>
    <w:rsid w:val="00FC3F4C"/>
    <w:rsid w:val="00FC4022"/>
    <w:rsid w:val="00FC5CE1"/>
    <w:rsid w:val="00FD08E7"/>
    <w:rsid w:val="00FD0A7C"/>
    <w:rsid w:val="00FD1CE4"/>
    <w:rsid w:val="00FD56C3"/>
    <w:rsid w:val="00FD7C2C"/>
    <w:rsid w:val="00FE1680"/>
    <w:rsid w:val="00FE4317"/>
    <w:rsid w:val="00FE73CB"/>
    <w:rsid w:val="00FE75BD"/>
    <w:rsid w:val="00FF5A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244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446D"/>
  </w:style>
  <w:style w:type="paragraph" w:styleId="Footer">
    <w:name w:val="footer"/>
    <w:basedOn w:val="Normal"/>
    <w:link w:val="FooterChar"/>
    <w:uiPriority w:val="99"/>
    <w:unhideWhenUsed/>
    <w:rsid w:val="001244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446D"/>
  </w:style>
  <w:style w:type="character" w:styleId="Hyperlink">
    <w:name w:val="Hyperlink"/>
    <w:basedOn w:val="DefaultParagraphFont"/>
    <w:uiPriority w:val="99"/>
    <w:unhideWhenUsed/>
    <w:rsid w:val="00E21A06"/>
    <w:rPr>
      <w:color w:val="0000FF" w:themeColor="hyperlink"/>
      <w:u w:val="single"/>
    </w:rPr>
  </w:style>
  <w:style w:type="paragraph" w:customStyle="1" w:styleId="SOMContent">
    <w:name w:val="SOMContent"/>
    <w:basedOn w:val="Normal"/>
    <w:rsid w:val="00376383"/>
    <w:pPr>
      <w:spacing w:before="120" w:after="0" w:line="240" w:lineRule="auto"/>
    </w:pPr>
    <w:rPr>
      <w:rFonts w:ascii="Times New Roman" w:eastAsia="Times New Roman" w:hAnsi="Times New Roman" w:cs="Times New Roman"/>
      <w:sz w:val="24"/>
      <w:szCs w:val="24"/>
    </w:rPr>
  </w:style>
  <w:style w:type="paragraph" w:customStyle="1" w:styleId="Paragraph">
    <w:name w:val="Paragraph"/>
    <w:basedOn w:val="Normal"/>
    <w:link w:val="ParagraphChar"/>
    <w:rsid w:val="00CE3CF6"/>
    <w:pPr>
      <w:spacing w:before="120" w:after="0" w:line="240" w:lineRule="auto"/>
      <w:ind w:firstLine="720"/>
    </w:pPr>
    <w:rPr>
      <w:rFonts w:ascii="Times New Roman" w:hAnsi="Times New Roman" w:cs="Times New Roman"/>
      <w:sz w:val="24"/>
      <w:szCs w:val="24"/>
    </w:rPr>
  </w:style>
  <w:style w:type="character" w:customStyle="1" w:styleId="ParagraphChar">
    <w:name w:val="Paragraph Char"/>
    <w:link w:val="Paragraph"/>
    <w:rsid w:val="00CE3CF6"/>
    <w:rPr>
      <w:rFonts w:ascii="Times New Roman" w:eastAsiaTheme="minorEastAsia" w:hAnsi="Times New Roman" w:cs="Times New Roman"/>
      <w:sz w:val="24"/>
      <w:szCs w:val="24"/>
      <w:lang w:eastAsia="zh-CN"/>
    </w:rPr>
  </w:style>
  <w:style w:type="paragraph" w:customStyle="1" w:styleId="Head">
    <w:name w:val="Head"/>
    <w:basedOn w:val="Normal"/>
    <w:rsid w:val="00CE3CF6"/>
    <w:pPr>
      <w:keepNext/>
      <w:spacing w:before="120" w:after="120" w:line="240" w:lineRule="auto"/>
      <w:jc w:val="center"/>
      <w:outlineLvl w:val="0"/>
    </w:pPr>
    <w:rPr>
      <w:rFonts w:ascii="Times New Roman" w:hAnsi="Times New Roman" w:cs="Times New Roman"/>
      <w:b/>
      <w:bCs/>
      <w:kern w:val="28"/>
      <w:sz w:val="28"/>
      <w:szCs w:val="28"/>
    </w:rPr>
  </w:style>
  <w:style w:type="character" w:styleId="CommentReference">
    <w:name w:val="annotation reference"/>
    <w:basedOn w:val="DefaultParagraphFont"/>
    <w:uiPriority w:val="99"/>
    <w:semiHidden/>
    <w:unhideWhenUsed/>
    <w:rsid w:val="00970F1D"/>
    <w:rPr>
      <w:sz w:val="16"/>
      <w:szCs w:val="16"/>
    </w:rPr>
  </w:style>
  <w:style w:type="paragraph" w:styleId="CommentText">
    <w:name w:val="annotation text"/>
    <w:basedOn w:val="Normal"/>
    <w:link w:val="CommentTextChar"/>
    <w:uiPriority w:val="99"/>
    <w:semiHidden/>
    <w:unhideWhenUsed/>
    <w:rsid w:val="00970F1D"/>
    <w:pPr>
      <w:spacing w:line="240" w:lineRule="auto"/>
    </w:pPr>
    <w:rPr>
      <w:sz w:val="20"/>
      <w:szCs w:val="20"/>
    </w:rPr>
  </w:style>
  <w:style w:type="character" w:customStyle="1" w:styleId="CommentTextChar">
    <w:name w:val="Comment Text Char"/>
    <w:basedOn w:val="DefaultParagraphFont"/>
    <w:link w:val="CommentText"/>
    <w:uiPriority w:val="99"/>
    <w:semiHidden/>
    <w:rsid w:val="00970F1D"/>
    <w:rPr>
      <w:sz w:val="20"/>
      <w:szCs w:val="20"/>
    </w:rPr>
  </w:style>
  <w:style w:type="paragraph" w:styleId="CommentSubject">
    <w:name w:val="annotation subject"/>
    <w:basedOn w:val="CommentText"/>
    <w:next w:val="CommentText"/>
    <w:link w:val="CommentSubjectChar"/>
    <w:uiPriority w:val="99"/>
    <w:semiHidden/>
    <w:unhideWhenUsed/>
    <w:rsid w:val="00970F1D"/>
    <w:rPr>
      <w:b/>
      <w:bCs/>
    </w:rPr>
  </w:style>
  <w:style w:type="character" w:customStyle="1" w:styleId="CommentSubjectChar">
    <w:name w:val="Comment Subject Char"/>
    <w:basedOn w:val="CommentTextChar"/>
    <w:link w:val="CommentSubject"/>
    <w:uiPriority w:val="99"/>
    <w:semiHidden/>
    <w:rsid w:val="00970F1D"/>
    <w:rPr>
      <w:b/>
      <w:bCs/>
      <w:sz w:val="20"/>
      <w:szCs w:val="20"/>
    </w:rPr>
  </w:style>
  <w:style w:type="paragraph" w:styleId="BalloonText">
    <w:name w:val="Balloon Text"/>
    <w:basedOn w:val="Normal"/>
    <w:link w:val="BalloonTextChar"/>
    <w:uiPriority w:val="99"/>
    <w:semiHidden/>
    <w:unhideWhenUsed/>
    <w:rsid w:val="00970F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0F1D"/>
    <w:rPr>
      <w:rFonts w:ascii="Tahoma" w:hAnsi="Tahoma" w:cs="Tahoma"/>
      <w:sz w:val="16"/>
      <w:szCs w:val="16"/>
    </w:rPr>
  </w:style>
  <w:style w:type="character" w:styleId="FollowedHyperlink">
    <w:name w:val="FollowedHyperlink"/>
    <w:basedOn w:val="DefaultParagraphFont"/>
    <w:uiPriority w:val="99"/>
    <w:semiHidden/>
    <w:unhideWhenUsed/>
    <w:rsid w:val="009D5599"/>
    <w:rPr>
      <w:color w:val="800080" w:themeColor="followedHyperlink"/>
      <w:u w:val="single"/>
    </w:rPr>
  </w:style>
  <w:style w:type="paragraph" w:customStyle="1" w:styleId="EndNoteBibliographyTitle">
    <w:name w:val="EndNote Bibliography Title"/>
    <w:basedOn w:val="Normal"/>
    <w:link w:val="EndNoteBibliographyTitleChar"/>
    <w:rsid w:val="005B364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B3641"/>
    <w:rPr>
      <w:rFonts w:ascii="Calibri" w:hAnsi="Calibri"/>
      <w:noProof/>
    </w:rPr>
  </w:style>
  <w:style w:type="paragraph" w:customStyle="1" w:styleId="EndNoteBibliography">
    <w:name w:val="EndNote Bibliography"/>
    <w:basedOn w:val="Normal"/>
    <w:link w:val="EndNoteBibliographyChar"/>
    <w:rsid w:val="005B364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B3641"/>
    <w:rPr>
      <w:rFonts w:ascii="Calibri" w:hAnsi="Calibri"/>
      <w:noProof/>
    </w:rPr>
  </w:style>
  <w:style w:type="paragraph" w:styleId="ListParagraph">
    <w:name w:val="List Paragraph"/>
    <w:basedOn w:val="Normal"/>
    <w:uiPriority w:val="34"/>
    <w:qFormat/>
    <w:rsid w:val="00530BE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244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446D"/>
  </w:style>
  <w:style w:type="paragraph" w:styleId="Footer">
    <w:name w:val="footer"/>
    <w:basedOn w:val="Normal"/>
    <w:link w:val="FooterChar"/>
    <w:uiPriority w:val="99"/>
    <w:unhideWhenUsed/>
    <w:rsid w:val="001244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446D"/>
  </w:style>
  <w:style w:type="character" w:styleId="Hyperlink">
    <w:name w:val="Hyperlink"/>
    <w:basedOn w:val="DefaultParagraphFont"/>
    <w:uiPriority w:val="99"/>
    <w:unhideWhenUsed/>
    <w:rsid w:val="00E21A06"/>
    <w:rPr>
      <w:color w:val="0000FF" w:themeColor="hyperlink"/>
      <w:u w:val="single"/>
    </w:rPr>
  </w:style>
  <w:style w:type="paragraph" w:customStyle="1" w:styleId="SOMContent">
    <w:name w:val="SOMContent"/>
    <w:basedOn w:val="Normal"/>
    <w:rsid w:val="00376383"/>
    <w:pPr>
      <w:spacing w:before="120" w:after="0" w:line="240" w:lineRule="auto"/>
    </w:pPr>
    <w:rPr>
      <w:rFonts w:ascii="Times New Roman" w:eastAsia="Times New Roman" w:hAnsi="Times New Roman" w:cs="Times New Roman"/>
      <w:sz w:val="24"/>
      <w:szCs w:val="24"/>
    </w:rPr>
  </w:style>
  <w:style w:type="paragraph" w:customStyle="1" w:styleId="Paragraph">
    <w:name w:val="Paragraph"/>
    <w:basedOn w:val="Normal"/>
    <w:link w:val="ParagraphChar"/>
    <w:rsid w:val="00CE3CF6"/>
    <w:pPr>
      <w:spacing w:before="120" w:after="0" w:line="240" w:lineRule="auto"/>
      <w:ind w:firstLine="720"/>
    </w:pPr>
    <w:rPr>
      <w:rFonts w:ascii="Times New Roman" w:hAnsi="Times New Roman" w:cs="Times New Roman"/>
      <w:sz w:val="24"/>
      <w:szCs w:val="24"/>
    </w:rPr>
  </w:style>
  <w:style w:type="character" w:customStyle="1" w:styleId="ParagraphChar">
    <w:name w:val="Paragraph Char"/>
    <w:link w:val="Paragraph"/>
    <w:rsid w:val="00CE3CF6"/>
    <w:rPr>
      <w:rFonts w:ascii="Times New Roman" w:eastAsiaTheme="minorEastAsia" w:hAnsi="Times New Roman" w:cs="Times New Roman"/>
      <w:sz w:val="24"/>
      <w:szCs w:val="24"/>
      <w:lang w:eastAsia="zh-CN"/>
    </w:rPr>
  </w:style>
  <w:style w:type="paragraph" w:customStyle="1" w:styleId="Head">
    <w:name w:val="Head"/>
    <w:basedOn w:val="Normal"/>
    <w:rsid w:val="00CE3CF6"/>
    <w:pPr>
      <w:keepNext/>
      <w:spacing w:before="120" w:after="120" w:line="240" w:lineRule="auto"/>
      <w:jc w:val="center"/>
      <w:outlineLvl w:val="0"/>
    </w:pPr>
    <w:rPr>
      <w:rFonts w:ascii="Times New Roman" w:hAnsi="Times New Roman" w:cs="Times New Roman"/>
      <w:b/>
      <w:bCs/>
      <w:kern w:val="28"/>
      <w:sz w:val="28"/>
      <w:szCs w:val="28"/>
    </w:rPr>
  </w:style>
  <w:style w:type="character" w:styleId="CommentReference">
    <w:name w:val="annotation reference"/>
    <w:basedOn w:val="DefaultParagraphFont"/>
    <w:uiPriority w:val="99"/>
    <w:semiHidden/>
    <w:unhideWhenUsed/>
    <w:rsid w:val="00970F1D"/>
    <w:rPr>
      <w:sz w:val="16"/>
      <w:szCs w:val="16"/>
    </w:rPr>
  </w:style>
  <w:style w:type="paragraph" w:styleId="CommentText">
    <w:name w:val="annotation text"/>
    <w:basedOn w:val="Normal"/>
    <w:link w:val="CommentTextChar"/>
    <w:uiPriority w:val="99"/>
    <w:semiHidden/>
    <w:unhideWhenUsed/>
    <w:rsid w:val="00970F1D"/>
    <w:pPr>
      <w:spacing w:line="240" w:lineRule="auto"/>
    </w:pPr>
    <w:rPr>
      <w:sz w:val="20"/>
      <w:szCs w:val="20"/>
    </w:rPr>
  </w:style>
  <w:style w:type="character" w:customStyle="1" w:styleId="CommentTextChar">
    <w:name w:val="Comment Text Char"/>
    <w:basedOn w:val="DefaultParagraphFont"/>
    <w:link w:val="CommentText"/>
    <w:uiPriority w:val="99"/>
    <w:semiHidden/>
    <w:rsid w:val="00970F1D"/>
    <w:rPr>
      <w:sz w:val="20"/>
      <w:szCs w:val="20"/>
    </w:rPr>
  </w:style>
  <w:style w:type="paragraph" w:styleId="CommentSubject">
    <w:name w:val="annotation subject"/>
    <w:basedOn w:val="CommentText"/>
    <w:next w:val="CommentText"/>
    <w:link w:val="CommentSubjectChar"/>
    <w:uiPriority w:val="99"/>
    <w:semiHidden/>
    <w:unhideWhenUsed/>
    <w:rsid w:val="00970F1D"/>
    <w:rPr>
      <w:b/>
      <w:bCs/>
    </w:rPr>
  </w:style>
  <w:style w:type="character" w:customStyle="1" w:styleId="CommentSubjectChar">
    <w:name w:val="Comment Subject Char"/>
    <w:basedOn w:val="CommentTextChar"/>
    <w:link w:val="CommentSubject"/>
    <w:uiPriority w:val="99"/>
    <w:semiHidden/>
    <w:rsid w:val="00970F1D"/>
    <w:rPr>
      <w:b/>
      <w:bCs/>
      <w:sz w:val="20"/>
      <w:szCs w:val="20"/>
    </w:rPr>
  </w:style>
  <w:style w:type="paragraph" w:styleId="BalloonText">
    <w:name w:val="Balloon Text"/>
    <w:basedOn w:val="Normal"/>
    <w:link w:val="BalloonTextChar"/>
    <w:uiPriority w:val="99"/>
    <w:semiHidden/>
    <w:unhideWhenUsed/>
    <w:rsid w:val="00970F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0F1D"/>
    <w:rPr>
      <w:rFonts w:ascii="Tahoma" w:hAnsi="Tahoma" w:cs="Tahoma"/>
      <w:sz w:val="16"/>
      <w:szCs w:val="16"/>
    </w:rPr>
  </w:style>
  <w:style w:type="character" w:styleId="FollowedHyperlink">
    <w:name w:val="FollowedHyperlink"/>
    <w:basedOn w:val="DefaultParagraphFont"/>
    <w:uiPriority w:val="99"/>
    <w:semiHidden/>
    <w:unhideWhenUsed/>
    <w:rsid w:val="009D5599"/>
    <w:rPr>
      <w:color w:val="800080" w:themeColor="followedHyperlink"/>
      <w:u w:val="single"/>
    </w:rPr>
  </w:style>
  <w:style w:type="paragraph" w:customStyle="1" w:styleId="EndNoteBibliographyTitle">
    <w:name w:val="EndNote Bibliography Title"/>
    <w:basedOn w:val="Normal"/>
    <w:link w:val="EndNoteBibliographyTitleChar"/>
    <w:rsid w:val="005B364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B3641"/>
    <w:rPr>
      <w:rFonts w:ascii="Calibri" w:hAnsi="Calibri"/>
      <w:noProof/>
    </w:rPr>
  </w:style>
  <w:style w:type="paragraph" w:customStyle="1" w:styleId="EndNoteBibliography">
    <w:name w:val="EndNote Bibliography"/>
    <w:basedOn w:val="Normal"/>
    <w:link w:val="EndNoteBibliographyChar"/>
    <w:rsid w:val="005B364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B3641"/>
    <w:rPr>
      <w:rFonts w:ascii="Calibri" w:hAnsi="Calibri"/>
      <w:noProof/>
    </w:rPr>
  </w:style>
  <w:style w:type="paragraph" w:styleId="ListParagraph">
    <w:name w:val="List Paragraph"/>
    <w:basedOn w:val="Normal"/>
    <w:uiPriority w:val="34"/>
    <w:qFormat/>
    <w:rsid w:val="00530BE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odahai@ntu.edu.sg" TargetMode="External"/><Relationship Id="rId13" Type="http://schemas.openxmlformats.org/officeDocument/2006/relationships/image" Target="media/image4.ti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cbkang@etc.a-star.edu.sg"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8D8DCDE-BD56-4C4A-9D2C-5B96CA6DB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7342</Words>
  <Characters>41850</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490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z800a</dc:creator>
  <cp:lastModifiedBy>kang</cp:lastModifiedBy>
  <cp:revision>3</cp:revision>
  <cp:lastPrinted>2017-06-09T05:32:00Z</cp:lastPrinted>
  <dcterms:created xsi:type="dcterms:W3CDTF">2017-07-04T01:36:00Z</dcterms:created>
  <dcterms:modified xsi:type="dcterms:W3CDTF">2017-07-04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2053111801</vt:i4>
  </property>
</Properties>
</file>